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199CA2" w14:textId="132FC2E9" w:rsidR="00DD4313" w:rsidRPr="0087271E" w:rsidRDefault="00DD4313" w:rsidP="0087271E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Hlk135205610"/>
      <w:r w:rsidRPr="0087271E">
        <w:rPr>
          <w:rFonts w:ascii="Times New Roman" w:hAnsi="Times New Roman" w:cs="Times New Roman"/>
          <w:b/>
          <w:bCs/>
          <w:sz w:val="24"/>
          <w:szCs w:val="24"/>
        </w:rPr>
        <w:t xml:space="preserve">PENGARUH PERPUTARAN PIUTANG, PERPUTARAN PERSEDIAAN DAN PERPUTARAN KAS TERHADAP RETURN ON ASSETS PT. ASTRA INTERNATIONAL </w:t>
      </w:r>
      <w:proofErr w:type="spellStart"/>
      <w:r w:rsidRPr="0087271E">
        <w:rPr>
          <w:rFonts w:ascii="Times New Roman" w:hAnsi="Times New Roman" w:cs="Times New Roman"/>
          <w:b/>
          <w:bCs/>
          <w:sz w:val="24"/>
          <w:szCs w:val="24"/>
        </w:rPr>
        <w:t>Tbk</w:t>
      </w:r>
      <w:proofErr w:type="spellEnd"/>
      <w:r w:rsidRPr="0087271E">
        <w:rPr>
          <w:rFonts w:ascii="Times New Roman" w:hAnsi="Times New Roman" w:cs="Times New Roman"/>
          <w:b/>
          <w:bCs/>
          <w:sz w:val="24"/>
          <w:szCs w:val="24"/>
        </w:rPr>
        <w:t xml:space="preserve"> PERIODE 2010</w:t>
      </w:r>
      <w:r w:rsidR="00FB205A" w:rsidRPr="0087271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7271E">
        <w:rPr>
          <w:rFonts w:ascii="Times New Roman" w:hAnsi="Times New Roman" w:cs="Times New Roman"/>
          <w:b/>
          <w:bCs/>
          <w:sz w:val="24"/>
          <w:szCs w:val="24"/>
        </w:rPr>
        <w:t>- 2021</w:t>
      </w:r>
    </w:p>
    <w:p w14:paraId="2E9AD9CE" w14:textId="77777777" w:rsidR="00DD4313" w:rsidRPr="0087271E" w:rsidRDefault="00DD4313" w:rsidP="0087271E">
      <w:pPr>
        <w:tabs>
          <w:tab w:val="center" w:pos="4680"/>
          <w:tab w:val="left" w:pos="6694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b/>
          <w:sz w:val="24"/>
          <w:szCs w:val="24"/>
        </w:rPr>
        <w:t>USULAN PENELITIAN</w:t>
      </w:r>
    </w:p>
    <w:p w14:paraId="05A27D58" w14:textId="77777777" w:rsidR="00DD4313" w:rsidRPr="0087271E" w:rsidRDefault="00DD4313" w:rsidP="0087271E">
      <w:pPr>
        <w:tabs>
          <w:tab w:val="center" w:pos="4680"/>
          <w:tab w:val="left" w:pos="6694"/>
        </w:tabs>
        <w:spacing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Diajukan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Salah Satu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Syarat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Ujian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Seminar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Usulan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Penelitian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Progam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Strata Satu (S1)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Jurusan</w:t>
      </w:r>
      <w:proofErr w:type="spellEnd"/>
      <w:r w:rsidRPr="0087271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bCs/>
          <w:sz w:val="24"/>
          <w:szCs w:val="24"/>
        </w:rPr>
        <w:t>Akuntansi</w:t>
      </w:r>
      <w:proofErr w:type="spellEnd"/>
    </w:p>
    <w:p w14:paraId="45AF53B6" w14:textId="77777777" w:rsidR="00DD4313" w:rsidRPr="0087271E" w:rsidRDefault="00DD4313" w:rsidP="0087271E">
      <w:pPr>
        <w:tabs>
          <w:tab w:val="center" w:pos="4680"/>
          <w:tab w:val="left" w:pos="6694"/>
        </w:tabs>
        <w:spacing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</w:p>
    <w:p w14:paraId="722B568A" w14:textId="77777777" w:rsidR="00DD4313" w:rsidRPr="0087271E" w:rsidRDefault="00DD4313" w:rsidP="0087271E">
      <w:pPr>
        <w:tabs>
          <w:tab w:val="center" w:pos="4680"/>
          <w:tab w:val="left" w:pos="6694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87271E">
        <w:rPr>
          <w:rFonts w:ascii="Times New Roman" w:hAnsi="Times New Roman" w:cs="Times New Roman"/>
          <w:b/>
          <w:sz w:val="24"/>
          <w:szCs w:val="24"/>
        </w:rPr>
        <w:t>Disusun</w:t>
      </w:r>
      <w:proofErr w:type="spellEnd"/>
      <w:r w:rsidRPr="0087271E">
        <w:rPr>
          <w:rFonts w:ascii="Times New Roman" w:hAnsi="Times New Roman" w:cs="Times New Roman"/>
          <w:b/>
          <w:sz w:val="24"/>
          <w:szCs w:val="24"/>
        </w:rPr>
        <w:t xml:space="preserve"> Oleh:</w:t>
      </w:r>
    </w:p>
    <w:p w14:paraId="03A3DBC8" w14:textId="77777777" w:rsidR="00DD4313" w:rsidRPr="0087271E" w:rsidRDefault="00DD4313" w:rsidP="0087271E">
      <w:pPr>
        <w:tabs>
          <w:tab w:val="center" w:pos="4680"/>
          <w:tab w:val="left" w:pos="6694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b/>
          <w:sz w:val="24"/>
          <w:szCs w:val="24"/>
        </w:rPr>
        <w:t xml:space="preserve">Mila </w:t>
      </w:r>
      <w:proofErr w:type="spellStart"/>
      <w:r w:rsidRPr="0087271E">
        <w:rPr>
          <w:rFonts w:ascii="Times New Roman" w:hAnsi="Times New Roman" w:cs="Times New Roman"/>
          <w:b/>
          <w:sz w:val="24"/>
          <w:szCs w:val="24"/>
        </w:rPr>
        <w:t>Nafsah</w:t>
      </w:r>
      <w:proofErr w:type="spellEnd"/>
      <w:r w:rsidRPr="0087271E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b/>
          <w:sz w:val="24"/>
          <w:szCs w:val="24"/>
        </w:rPr>
        <w:t>Dzahira</w:t>
      </w:r>
      <w:proofErr w:type="spellEnd"/>
    </w:p>
    <w:p w14:paraId="40332DA5" w14:textId="77777777" w:rsidR="00DD4313" w:rsidRPr="0087271E" w:rsidRDefault="00DD4313" w:rsidP="0087271E">
      <w:pPr>
        <w:tabs>
          <w:tab w:val="center" w:pos="4680"/>
          <w:tab w:val="left" w:pos="6694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2CDD3CAE" wp14:editId="3E6D9828">
            <wp:simplePos x="0" y="0"/>
            <wp:positionH relativeFrom="margin">
              <wp:align>center</wp:align>
            </wp:positionH>
            <wp:positionV relativeFrom="paragraph">
              <wp:posOffset>481330</wp:posOffset>
            </wp:positionV>
            <wp:extent cx="1849821" cy="1702183"/>
            <wp:effectExtent l="0" t="0" r="0" b="0"/>
            <wp:wrapNone/>
            <wp:docPr id="1" name="Picture 1" descr="See the source 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ee the source image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9821" cy="17021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87271E">
        <w:rPr>
          <w:rFonts w:ascii="Times New Roman" w:hAnsi="Times New Roman" w:cs="Times New Roman"/>
          <w:b/>
          <w:sz w:val="24"/>
          <w:szCs w:val="24"/>
        </w:rPr>
        <w:t>01021911028</w:t>
      </w:r>
    </w:p>
    <w:p w14:paraId="066AF04E" w14:textId="77777777" w:rsidR="00DD4313" w:rsidRPr="0087271E" w:rsidRDefault="00DD4313" w:rsidP="0087271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F91A040" w14:textId="77777777" w:rsidR="00DD4313" w:rsidRPr="0087271E" w:rsidRDefault="00DD4313" w:rsidP="0087271E">
      <w:pPr>
        <w:spacing w:line="48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20BD8EC5" w14:textId="77777777" w:rsidR="00DD4313" w:rsidRPr="0087271E" w:rsidRDefault="00DD4313" w:rsidP="0087271E">
      <w:pPr>
        <w:spacing w:line="480" w:lineRule="auto"/>
        <w:jc w:val="center"/>
        <w:rPr>
          <w:rFonts w:ascii="Times New Roman" w:hAnsi="Times New Roman" w:cs="Times New Roman"/>
          <w:b/>
          <w:i/>
          <w:sz w:val="24"/>
          <w:szCs w:val="24"/>
        </w:rPr>
      </w:pPr>
    </w:p>
    <w:p w14:paraId="231AD50A" w14:textId="77777777" w:rsidR="00DD4313" w:rsidRPr="0087271E" w:rsidRDefault="00DD4313" w:rsidP="0087271E">
      <w:pPr>
        <w:pStyle w:val="ListParagraph"/>
        <w:spacing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76BA052" w14:textId="77777777" w:rsidR="00DD4313" w:rsidRPr="0087271E" w:rsidRDefault="00DD4313" w:rsidP="0087271E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6F252C3" w14:textId="77777777" w:rsidR="00DD4313" w:rsidRPr="0087271E" w:rsidRDefault="00DD4313" w:rsidP="0087271E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b/>
          <w:sz w:val="24"/>
          <w:szCs w:val="24"/>
        </w:rPr>
        <w:t>FAKULTAS EKONOMI</w:t>
      </w:r>
    </w:p>
    <w:p w14:paraId="295DEF0A" w14:textId="77777777" w:rsidR="00DD4313" w:rsidRPr="0087271E" w:rsidRDefault="00DD4313" w:rsidP="0087271E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b/>
          <w:sz w:val="24"/>
          <w:szCs w:val="24"/>
        </w:rPr>
        <w:t>UNIVERSITAS NASIONAL PASIM</w:t>
      </w:r>
    </w:p>
    <w:p w14:paraId="13A81133" w14:textId="77777777" w:rsidR="00DD4313" w:rsidRPr="0087271E" w:rsidRDefault="00DD4313" w:rsidP="0087271E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b/>
          <w:sz w:val="24"/>
          <w:szCs w:val="24"/>
        </w:rPr>
        <w:t>BANDUNG</w:t>
      </w:r>
    </w:p>
    <w:p w14:paraId="31A89EB4" w14:textId="1F54224E" w:rsidR="00DD4313" w:rsidRPr="0087271E" w:rsidRDefault="00DD4313" w:rsidP="0087271E">
      <w:pPr>
        <w:pStyle w:val="ListParagraph"/>
        <w:spacing w:after="0" w:line="480" w:lineRule="auto"/>
        <w:ind w:left="0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87271E">
        <w:rPr>
          <w:rFonts w:ascii="Times New Roman" w:hAnsi="Times New Roman" w:cs="Times New Roman"/>
          <w:b/>
          <w:sz w:val="24"/>
          <w:szCs w:val="24"/>
        </w:rPr>
        <w:t>2023</w:t>
      </w:r>
    </w:p>
    <w:p w14:paraId="6D430991" w14:textId="77777777" w:rsidR="00DD4313" w:rsidRPr="0087271E" w:rsidRDefault="00DD4313" w:rsidP="0087271E">
      <w:pPr>
        <w:pStyle w:val="Heading1"/>
        <w:spacing w:line="480" w:lineRule="auto"/>
        <w:jc w:val="center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lastRenderedPageBreak/>
        <w:t>BAB 1</w:t>
      </w:r>
    </w:p>
    <w:p w14:paraId="3FD2E26E" w14:textId="77777777" w:rsidR="00DD4313" w:rsidRPr="0087271E" w:rsidRDefault="00DD4313" w:rsidP="0087271E">
      <w:pPr>
        <w:pStyle w:val="Heading1"/>
        <w:spacing w:line="480" w:lineRule="auto"/>
        <w:jc w:val="center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PENDAHULUAN</w:t>
      </w:r>
    </w:p>
    <w:p w14:paraId="18457F63" w14:textId="77777777" w:rsidR="00DD4313" w:rsidRPr="0087271E" w:rsidRDefault="00DD4313" w:rsidP="0087271E">
      <w:pPr>
        <w:spacing w:line="480" w:lineRule="auto"/>
        <w:jc w:val="both"/>
        <w:rPr>
          <w:rFonts w:ascii="Times New Roman" w:eastAsia="Times New Roman" w:hAnsi="Times New Roman" w:cs="Times New Roman"/>
          <w:b/>
          <w:bCs/>
          <w:sz w:val="24"/>
          <w:szCs w:val="24"/>
        </w:rPr>
      </w:pPr>
    </w:p>
    <w:p w14:paraId="3D34C23F" w14:textId="5042D96F" w:rsidR="00DD4313" w:rsidRPr="0087271E" w:rsidRDefault="00DD4313" w:rsidP="0087271E">
      <w:pPr>
        <w:pStyle w:val="Heading2"/>
        <w:numPr>
          <w:ilvl w:val="1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Latar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Belakang</w:t>
      </w:r>
      <w:proofErr w:type="spellEnd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2C0CB717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be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untu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-besar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i er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globalisa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kemba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ingk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s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tand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uncul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r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u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bu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ide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reatif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mbang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d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hasil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gar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sai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ain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berhasi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jalan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isnis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ih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k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ta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ri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seb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(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Yulianti, 2019).</w:t>
      </w:r>
      <w:r w:rsidRPr="0087271E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7ED8BCC7" w14:textId="13252C58" w:rsidR="00DD4313" w:rsidRPr="0087271E" w:rsidRDefault="00B22C8A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(Andriani &amp;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priono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2022)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Rasio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fungs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itung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tentu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ila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osis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lumny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karang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hitung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guna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A (Return </w:t>
      </w:r>
      <w:proofErr w:type="gram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)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ukur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g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bandi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sih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ot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set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BCF0CD0" w14:textId="633F4848" w:rsidR="00DD4313" w:rsidRPr="0087271E" w:rsidRDefault="00B22C8A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(Putra, 2022) Salah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aktor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engaruh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g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rendahny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Mod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rti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vestas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tanam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tiv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ncar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pert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bookmarkStart w:id="1" w:name="_Hlk128689173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kas,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rat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harg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bookmarkEnd w:id="1"/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Mod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ngat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ting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sz w:val="24"/>
          <w:szCs w:val="24"/>
        </w:rPr>
        <w:lastRenderedPageBreak/>
        <w:t>manajer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ua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rencana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ny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umlah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pat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sua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lebih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yebab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a yang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pakai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erkecil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dang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ik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kurang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odal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mbat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rja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perasional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="00DD4313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Yulianti, 2019).</w:t>
      </w:r>
    </w:p>
    <w:p w14:paraId="312B5E68" w14:textId="66DFF5BD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g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ase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nc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te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</w:t>
      </w:r>
      <w:r w:rsidR="00CD633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uslic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Lestari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2017 :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31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urn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Nurafi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2018)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jadi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r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as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redit</w:t>
      </w:r>
      <w:proofErr w:type="spellEnd"/>
      <w:r w:rsidR="00715AB9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, y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ng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mum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tuj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er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itu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a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tan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sah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hitu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agih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g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rasio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cepat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juga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redi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k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k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A</w:t>
      </w:r>
      <w:r w:rsidR="00715AB9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resiko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piutang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5AB9" w:rsidRPr="0087271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715AB9" w:rsidRPr="0087271E">
        <w:rPr>
          <w:rFonts w:ascii="Times New Roman" w:hAnsi="Times New Roman" w:cs="Times New Roman"/>
          <w:sz w:val="24"/>
          <w:szCs w:val="24"/>
        </w:rPr>
        <w:t>tertagih</w:t>
      </w:r>
      <w:proofErr w:type="spellEnd"/>
      <w:r w:rsidR="00715AB9" w:rsidRPr="0087271E">
        <w:rPr>
          <w:rFonts w:ascii="Times New Roman" w:hAnsi="Times New Roman" w:cs="Times New Roman"/>
          <w:sz w:val="24"/>
          <w:szCs w:val="24"/>
        </w:rPr>
        <w:t>.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slami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&amp;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Yudiantoro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, 2022).</w:t>
      </w:r>
    </w:p>
    <w:p w14:paraId="67D18343" w14:textId="771E061E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salah</w:t>
      </w:r>
      <w:r w:rsidR="00E43F90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43F90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tiv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nc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ti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su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tif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pera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u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eru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ub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ud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ju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pad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onsume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urya et al., 2017). 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Fahmi, 2015)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wujud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laksa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tab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h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erap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onse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najeme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(in</w:t>
      </w:r>
      <w:r w:rsidRPr="008727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ventory management).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najeme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ru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uny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tu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lol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ti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butuh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r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bar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t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r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teng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ad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r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ad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gar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l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sedi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ondi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sar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tab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fluktua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BA5861E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ih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gud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mul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rose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duk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ju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mas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rasio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gun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uku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dana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tan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put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Dar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er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seb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rt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ce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r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ju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lu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ar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g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Andriani &amp;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priono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, 2022).</w:t>
      </w:r>
    </w:p>
    <w:p w14:paraId="48171280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rup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ase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nc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gun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ce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enuh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wajib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gi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unju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aki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ce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s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ungkin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ingkat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b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ngk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oleh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turn on Assets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ROA)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bandi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nt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ual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jum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rat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rat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jug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amp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dapa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ih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uang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put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a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(Putra, 2022). </w:t>
      </w:r>
    </w:p>
    <w:p w14:paraId="382D9E07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aku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Nurafi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2018)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uj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variabe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akto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engaruh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turn on Assets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ROA). Dar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jelas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imul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ositif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turn on Assets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ROA). Selai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jug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duku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par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dahul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diantara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(Sari et al., 2020), (Andriani &amp;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priono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, 2022), dan (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imatup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2021)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re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jelas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arsi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ilik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ositif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turn on Assets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ROA).</w:t>
      </w:r>
    </w:p>
    <w:p w14:paraId="73EEB80A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ra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dahul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mat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i/>
          <w:color w:val="000000"/>
          <w:sz w:val="24"/>
          <w:szCs w:val="24"/>
        </w:rPr>
        <w:t>Return on Assets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ROA) pada PT. Astr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terna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1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tunju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be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baw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7BCD0649" w14:textId="40EA90B1" w:rsidR="00DD4313" w:rsidRPr="0087271E" w:rsidRDefault="0087271E" w:rsidP="0087271E">
      <w:pPr>
        <w:pStyle w:val="Caption"/>
        <w:jc w:val="center"/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</w:pP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1. 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1. \* ARABIC </w:instrTex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ngaruh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rputaran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iutang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Terhadap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ROA</w:t>
      </w:r>
    </w:p>
    <w:tbl>
      <w:tblPr>
        <w:tblW w:w="8718" w:type="dxa"/>
        <w:tblLook w:val="04A0" w:firstRow="1" w:lastRow="0" w:firstColumn="1" w:lastColumn="0" w:noHBand="0" w:noVBand="1"/>
      </w:tblPr>
      <w:tblGrid>
        <w:gridCol w:w="562"/>
        <w:gridCol w:w="1358"/>
        <w:gridCol w:w="2062"/>
        <w:gridCol w:w="1380"/>
        <w:gridCol w:w="960"/>
        <w:gridCol w:w="1056"/>
        <w:gridCol w:w="1340"/>
      </w:tblGrid>
      <w:tr w:rsidR="00C97CC7" w:rsidRPr="0087271E" w14:paraId="15E0E3DE" w14:textId="77777777" w:rsidTr="00C97CC7">
        <w:trPr>
          <w:trHeight w:val="315"/>
        </w:trPr>
        <w:tc>
          <w:tcPr>
            <w:tcW w:w="5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5EFC3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No </w:t>
            </w:r>
          </w:p>
        </w:tc>
        <w:tc>
          <w:tcPr>
            <w:tcW w:w="135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BD7F8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ahun</w:t>
            </w:r>
            <w:proofErr w:type="spellEnd"/>
          </w:p>
        </w:tc>
        <w:tc>
          <w:tcPr>
            <w:tcW w:w="20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990D8C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erputara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Piutang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</w:t>
            </w:r>
          </w:p>
        </w:tc>
        <w:tc>
          <w:tcPr>
            <w:tcW w:w="13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A9A67F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Fluktuasi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6552E4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ROA 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29DF4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fluktuasi</w:t>
            </w:r>
            <w:proofErr w:type="spellEnd"/>
          </w:p>
        </w:tc>
        <w:tc>
          <w:tcPr>
            <w:tcW w:w="13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686B15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fenomena</w:t>
            </w:r>
            <w:proofErr w:type="spellEnd"/>
          </w:p>
        </w:tc>
      </w:tr>
      <w:tr w:rsidR="00C97CC7" w:rsidRPr="0087271E" w14:paraId="32371BD4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1077A8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B277E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0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70736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15.32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9C4E99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03554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.73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8A97A8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E8CE17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 </w:t>
            </w:r>
          </w:p>
        </w:tc>
      </w:tr>
      <w:tr w:rsidR="00C97CC7" w:rsidRPr="0087271E" w14:paraId="621B290D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354D5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4A276D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1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75557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13.59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F1D528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8B1E3F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1.58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43201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CEFF0C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7304BE3A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02D2AE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3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5939D2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2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C1A9C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12.14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65AD0A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AC0E5C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0.65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AF9BF7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F2394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4F00AF12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2B2A1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4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B9232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3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45B7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10.69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67D49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61402C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9.07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7ABFA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BD876A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61A638AE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91CE7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57E6C22D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4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B426A4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9.80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B49C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8B30B7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8.13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89E0B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3E35E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3C1B0EE0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D95982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6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6D4BA079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5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583068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9.35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45AF5F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57BB8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.89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82221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20F1F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22AFA35D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166F74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7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8BEAB4D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6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BE940C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9.78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25991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ai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72D4E8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.79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EC230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4C99A8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da</w:t>
            </w:r>
          </w:p>
        </w:tc>
      </w:tr>
      <w:tr w:rsidR="00C97CC7" w:rsidRPr="0087271E" w14:paraId="71813BBE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1AFED3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8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1AECEE6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7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443D1F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9.30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E9B9F0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EE056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6.39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412D44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aik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2645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Ada</w:t>
            </w:r>
          </w:p>
        </w:tc>
      </w:tr>
      <w:tr w:rsidR="00C97CC7" w:rsidRPr="0087271E" w14:paraId="2FBE40C7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DE0D0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lastRenderedPageBreak/>
              <w:t>9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2C06378C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8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DC13E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8.46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3B10A9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FAF285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6.29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6AAF6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49869E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0BF18344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C7E2EB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0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5915ED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19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B2D05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7.83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ADF7A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C09CF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6.17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6136C6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7F050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0BE7B2D8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457C61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1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16350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20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0BD83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   7.55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7396BD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AD728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4.78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CF52C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urun</w:t>
            </w:r>
            <w:proofErr w:type="spellEnd"/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65214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  <w:tr w:rsidR="00C97CC7" w:rsidRPr="0087271E" w14:paraId="1C936514" w14:textId="77777777" w:rsidTr="00C97CC7">
        <w:trPr>
          <w:trHeight w:val="300"/>
        </w:trPr>
        <w:tc>
          <w:tcPr>
            <w:tcW w:w="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C4C4C9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12</w:t>
            </w:r>
          </w:p>
        </w:tc>
        <w:tc>
          <w:tcPr>
            <w:tcW w:w="135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BE3553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2021</w:t>
            </w:r>
          </w:p>
        </w:tc>
        <w:tc>
          <w:tcPr>
            <w:tcW w:w="20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1096FB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 xml:space="preserve">                              12.02 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CEF40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ai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F362D0" w14:textId="77777777" w:rsidR="00C97CC7" w:rsidRPr="0087271E" w:rsidRDefault="00C97CC7" w:rsidP="0087271E">
            <w:pPr>
              <w:spacing w:after="0" w:line="360" w:lineRule="auto"/>
              <w:jc w:val="right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5.50%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228315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Naik</w:t>
            </w:r>
          </w:p>
        </w:tc>
        <w:tc>
          <w:tcPr>
            <w:tcW w:w="13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0B74F9" w14:textId="77777777" w:rsidR="00C97CC7" w:rsidRPr="0087271E" w:rsidRDefault="00C97CC7" w:rsidP="0087271E">
            <w:pPr>
              <w:spacing w:after="0" w:line="360" w:lineRule="auto"/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kern w:val="0"/>
                <w:sz w:val="24"/>
                <w:szCs w:val="24"/>
                <w14:ligatures w14:val="none"/>
              </w:rPr>
              <w:t>Tidak Ada</w:t>
            </w:r>
          </w:p>
        </w:tc>
      </w:tr>
    </w:tbl>
    <w:p w14:paraId="108C95E7" w14:textId="77777777" w:rsidR="00C97CC7" w:rsidRPr="0087271E" w:rsidRDefault="00C97CC7" w:rsidP="0087271E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6D637E90" w14:textId="77777777" w:rsidR="00DD4313" w:rsidRPr="0087271E" w:rsidRDefault="00DD4313" w:rsidP="0087271E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Sumber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Lapo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keuang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PT Astra </w:t>
      </w:r>
      <w:proofErr w:type="gramStart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International 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bk</w:t>
      </w:r>
      <w:proofErr w:type="spellEnd"/>
      <w:proofErr w:type="gram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10-2021 (dat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iolah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Kembali)</w:t>
      </w:r>
    </w:p>
    <w:p w14:paraId="592FA2BB" w14:textId="67416F8B" w:rsidR="00DD4313" w:rsidRPr="0087271E" w:rsidRDefault="00DD4313" w:rsidP="0087271E">
      <w:pPr>
        <w:spacing w:line="480" w:lineRule="auto"/>
        <w:ind w:firstLine="375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1.1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iketahu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kembang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RO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selam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12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beratu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berfluktuatif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asilny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10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15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diman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erjad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9,35 kali dan RO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5,89%. Pad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16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9,78 kali dan RO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5,79%.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17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9,30 kali dan RO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6,39%. Adapun pad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18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20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kembal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7,55 kali dan RO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ur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4,78%.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erakhir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, pad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2021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dan ROA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 12,02 kali dan 5,50%.</w:t>
      </w:r>
    </w:p>
    <w:p w14:paraId="2DD5545B" w14:textId="77777777" w:rsidR="00DD4313" w:rsidRPr="0087271E" w:rsidRDefault="00DD4313" w:rsidP="0087271E">
      <w:pPr>
        <w:spacing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br w:type="page"/>
      </w:r>
    </w:p>
    <w:p w14:paraId="108F8A67" w14:textId="14A86E97" w:rsidR="00DD4313" w:rsidRPr="0087271E" w:rsidRDefault="0087271E" w:rsidP="0087271E">
      <w:pPr>
        <w:pStyle w:val="Caption"/>
        <w:jc w:val="center"/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</w:pP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lastRenderedPageBreak/>
        <w:t xml:space="preserve">Tabel 1. 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1. \* ARABIC </w:instrTex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ngaruh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rputaran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rsediaan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Terhadap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ROA</w:t>
      </w:r>
    </w:p>
    <w:tbl>
      <w:tblPr>
        <w:tblW w:w="8541" w:type="dxa"/>
        <w:tblInd w:w="-115" w:type="dxa"/>
        <w:tblLayout w:type="fixed"/>
        <w:tblLook w:val="0400" w:firstRow="0" w:lastRow="0" w:firstColumn="0" w:lastColumn="0" w:noHBand="0" w:noVBand="1"/>
      </w:tblPr>
      <w:tblGrid>
        <w:gridCol w:w="536"/>
        <w:gridCol w:w="850"/>
        <w:gridCol w:w="2383"/>
        <w:gridCol w:w="1282"/>
        <w:gridCol w:w="995"/>
        <w:gridCol w:w="1134"/>
        <w:gridCol w:w="1361"/>
      </w:tblGrid>
      <w:tr w:rsidR="00DD4313" w:rsidRPr="0087271E" w14:paraId="25796EDC" w14:textId="77777777" w:rsidTr="007C52E1">
        <w:trPr>
          <w:trHeight w:val="330"/>
        </w:trPr>
        <w:tc>
          <w:tcPr>
            <w:tcW w:w="5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DBD569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o</w:t>
            </w:r>
          </w:p>
        </w:tc>
        <w:tc>
          <w:tcPr>
            <w:tcW w:w="850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AF3858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2383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411540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putara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sediaan</w:t>
            </w:r>
            <w:proofErr w:type="spellEnd"/>
          </w:p>
        </w:tc>
        <w:tc>
          <w:tcPr>
            <w:tcW w:w="1282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7D12BA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luktuasi</w:t>
            </w:r>
            <w:proofErr w:type="spellEnd"/>
          </w:p>
        </w:tc>
        <w:tc>
          <w:tcPr>
            <w:tcW w:w="995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850F8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OA</w:t>
            </w:r>
          </w:p>
        </w:tc>
        <w:tc>
          <w:tcPr>
            <w:tcW w:w="1134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1B1375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luktuasi</w:t>
            </w:r>
            <w:proofErr w:type="spellEnd"/>
          </w:p>
        </w:tc>
        <w:tc>
          <w:tcPr>
            <w:tcW w:w="1361" w:type="dxa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6A4A5C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nomena</w:t>
            </w:r>
            <w:proofErr w:type="spellEnd"/>
          </w:p>
        </w:tc>
      </w:tr>
      <w:tr w:rsidR="00DD4313" w:rsidRPr="0087271E" w14:paraId="782024C6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E9EA93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7CD8A4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0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33E989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38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370A7A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3DD9B5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7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79D76B4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EDFBB4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DD4313" w:rsidRPr="0087271E" w14:paraId="6F7DAE57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42FB08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494C50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A56582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43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D81CBF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ik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77B2BE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5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B50475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1CC8E5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</w:p>
        </w:tc>
      </w:tr>
      <w:tr w:rsidR="00DD4313" w:rsidRPr="0087271E" w14:paraId="30398D57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9640C8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640183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ECD9F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13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073456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13B5F3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65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DC1453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A88E15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32C1F5AD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AF0081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572364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9988A2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67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BF7A2A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28916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D5EEBF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D90455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270C5011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5FAAF1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0D1CA708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F4099E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37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C5DDF8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855345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13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7C659A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F6955C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3316A194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E686C6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271459A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2C1380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35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98E8FB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D2C94B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252B2A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99DBAD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42779945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64176D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187817C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234FDB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01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5F5455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D71225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83F75B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593CEF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2A501B87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13FC71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06C624E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A81D64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78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20667E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ik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ACBEB3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3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C0AA97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ik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0132A7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6474F1DB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3CC1D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FFFFFF"/>
            <w:vAlign w:val="bottom"/>
          </w:tcPr>
          <w:p w14:paraId="5BE6217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69F88F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19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15602F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BBC56A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9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3563DB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E8A233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3181DCB3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56F3D5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7912A3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70C6FB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36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327B2F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509EA5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17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86F534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1D9F46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22B0499D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DFC8B3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C7625D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B97311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47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242A30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17550C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8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CA8F18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847B9D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  <w:tr w:rsidR="00DD4313" w:rsidRPr="0087271E" w14:paraId="089FA02A" w14:textId="77777777" w:rsidTr="007C52E1">
        <w:trPr>
          <w:trHeight w:val="315"/>
        </w:trPr>
        <w:tc>
          <w:tcPr>
            <w:tcW w:w="536" w:type="dxa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004D8D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4FF6A8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2383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5A770C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18</w:t>
            </w:r>
          </w:p>
        </w:tc>
        <w:tc>
          <w:tcPr>
            <w:tcW w:w="1282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9E35B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ik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77EB85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50%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373CBA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Naik</w:t>
            </w:r>
          </w:p>
        </w:tc>
        <w:tc>
          <w:tcPr>
            <w:tcW w:w="1361" w:type="dxa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C58E03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idak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a</w:t>
            </w:r>
            <w:proofErr w:type="spellEnd"/>
          </w:p>
        </w:tc>
      </w:tr>
    </w:tbl>
    <w:p w14:paraId="6ED02579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po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ua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Astra </w:t>
      </w:r>
      <w:proofErr w:type="gramStart"/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-2021 (dat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o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embali, 2023)</w:t>
      </w:r>
    </w:p>
    <w:p w14:paraId="423A9854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be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.2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k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kemba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m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2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tu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berfluktuatif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ih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su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lum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jad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1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ma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1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1,43 kali dan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1,58%. di 4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njut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yait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2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6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,01 kali dan 5,79%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ud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7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8,78 kali dan 6,39%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njut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8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0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bal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,47 kali dan 4,78%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ud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akhi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9,18 kali dan 5,50%</w:t>
      </w:r>
    </w:p>
    <w:p w14:paraId="6608E785" w14:textId="14D162A3" w:rsidR="00DD4313" w:rsidRPr="0087271E" w:rsidRDefault="0087271E" w:rsidP="0087271E">
      <w:pPr>
        <w:pStyle w:val="Caption"/>
        <w:jc w:val="center"/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</w:pP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1. 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1. \* ARABIC </w:instrTex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ngaruh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rputaran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Kas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Terhadap</w:t>
      </w:r>
      <w:proofErr w:type="spellEnd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 ROA</w:t>
      </w:r>
    </w:p>
    <w:tbl>
      <w:tblPr>
        <w:tblW w:w="5000" w:type="pct"/>
        <w:tblLook w:val="0400" w:firstRow="0" w:lastRow="0" w:firstColumn="0" w:lastColumn="0" w:noHBand="0" w:noVBand="1"/>
      </w:tblPr>
      <w:tblGrid>
        <w:gridCol w:w="566"/>
        <w:gridCol w:w="901"/>
        <w:gridCol w:w="1871"/>
        <w:gridCol w:w="1229"/>
        <w:gridCol w:w="1059"/>
        <w:gridCol w:w="1229"/>
        <w:gridCol w:w="1406"/>
      </w:tblGrid>
      <w:tr w:rsidR="00DD4313" w:rsidRPr="0087271E" w14:paraId="60888F13" w14:textId="77777777" w:rsidTr="00B22C8A">
        <w:trPr>
          <w:trHeight w:val="330"/>
        </w:trPr>
        <w:tc>
          <w:tcPr>
            <w:tcW w:w="342" w:type="pc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EA6C16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o </w:t>
            </w:r>
          </w:p>
        </w:tc>
        <w:tc>
          <w:tcPr>
            <w:tcW w:w="545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55FEA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1132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416568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putara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Kas </w:t>
            </w:r>
          </w:p>
        </w:tc>
        <w:tc>
          <w:tcPr>
            <w:tcW w:w="744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80181E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luktuasi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CE1827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ROA </w:t>
            </w:r>
          </w:p>
        </w:tc>
        <w:tc>
          <w:tcPr>
            <w:tcW w:w="744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256D94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luktuasi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single" w:sz="4" w:space="0" w:color="000000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8D9A48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nomena</w:t>
            </w:r>
            <w:proofErr w:type="spellEnd"/>
          </w:p>
        </w:tc>
      </w:tr>
      <w:tr w:rsidR="00DD4313" w:rsidRPr="0087271E" w14:paraId="72E29CEC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1E5BE2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5BD518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0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AEDCD6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523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FEE0A6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A12531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.73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C0B2168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20D4A28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DD4313" w:rsidRPr="0087271E" w14:paraId="24C75EB0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AAAF30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B39758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1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65DD7B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6.051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929590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24846D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.58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9D1966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8836BB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138A9A79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F88434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98AD81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2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917CA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5.624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E688584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AD6C0D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65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BAFDDA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4D8283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1746D756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754D00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BBE502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3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F14A77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3.203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668E01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06988D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07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BB308E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E686DB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1B5AEE16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3BFB26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C2B905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4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E4DA75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.269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41A460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EFD004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13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B01D66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08A0E8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44035996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A6C949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28C389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5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6408B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707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0AF4B1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FE0B6C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89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AD1C39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C487D8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67ADBD98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F90B14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CEDA5D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6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4001A0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418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2F327D4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54BCD1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9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0742A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995822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6C49F9A5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F4F645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3C9E5BA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7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37EF54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764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945D1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aik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EC3187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39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D8E450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aik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5FBE9E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08B26905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CFB12E5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710C104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8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8C9B0F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465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C96A69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aik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A826EF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9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8E7A75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A0C6604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da </w:t>
            </w:r>
          </w:p>
        </w:tc>
      </w:tr>
      <w:tr w:rsidR="00DD4313" w:rsidRPr="0087271E" w14:paraId="127259E1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F7395D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0476B2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19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5EE7D85E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628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F64765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aik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C1E0DC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17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80266AD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F29D237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da </w:t>
            </w:r>
          </w:p>
        </w:tc>
      </w:tr>
      <w:tr w:rsidR="00DD4313" w:rsidRPr="0087271E" w14:paraId="640E52EC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7EED4AB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0618C5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0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951FF3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871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9B87C08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57B0856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78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BFBA562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200467C9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Tidak Ada </w:t>
            </w:r>
          </w:p>
        </w:tc>
      </w:tr>
      <w:tr w:rsidR="00DD4313" w:rsidRPr="0087271E" w14:paraId="66140236" w14:textId="77777777" w:rsidTr="00B22C8A">
        <w:trPr>
          <w:trHeight w:val="315"/>
        </w:trPr>
        <w:tc>
          <w:tcPr>
            <w:tcW w:w="342" w:type="pct"/>
            <w:tcBorders>
              <w:top w:val="nil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14901DD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545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77D4E551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21</w:t>
            </w:r>
          </w:p>
        </w:tc>
        <w:tc>
          <w:tcPr>
            <w:tcW w:w="1132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3D6E4113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188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49C33810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urun</w:t>
            </w:r>
            <w:proofErr w:type="spellEnd"/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64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14AA68F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50%</w:t>
            </w:r>
          </w:p>
        </w:tc>
        <w:tc>
          <w:tcPr>
            <w:tcW w:w="744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07E4B99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Naik </w:t>
            </w:r>
          </w:p>
        </w:tc>
        <w:tc>
          <w:tcPr>
            <w:tcW w:w="851" w:type="pct"/>
            <w:tcBorders>
              <w:top w:val="nil"/>
              <w:left w:val="nil"/>
              <w:bottom w:val="single" w:sz="4" w:space="0" w:color="000000"/>
              <w:right w:val="single" w:sz="4" w:space="0" w:color="000000"/>
            </w:tcBorders>
            <w:shd w:val="clear" w:color="auto" w:fill="auto"/>
            <w:vAlign w:val="bottom"/>
          </w:tcPr>
          <w:p w14:paraId="6CB13A3C" w14:textId="77777777" w:rsidR="00DD4313" w:rsidRPr="0087271E" w:rsidRDefault="00DD4313" w:rsidP="0087271E">
            <w:pP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7271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da </w:t>
            </w:r>
          </w:p>
        </w:tc>
      </w:tr>
    </w:tbl>
    <w:p w14:paraId="28A5B98B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umbe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: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po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ua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T Astra </w:t>
      </w:r>
      <w:proofErr w:type="gramStart"/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-2021 (dat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o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embali, 2023)</w:t>
      </w:r>
    </w:p>
    <w:p w14:paraId="78CBE0DC" w14:textId="4AEF7022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be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.3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k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nil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kemba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m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12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hasil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t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tu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berfluktuatif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lih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su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lum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jad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1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amp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6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dan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,41 kali dan 5,79 %.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7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9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9,62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dang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7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,39%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8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0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6,17%.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0 - 2021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run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4,18 kali, dan RO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 xml:space="preserve">di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0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ur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ny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4,78%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mud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al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n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ahu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21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5,50%.</w:t>
      </w:r>
    </w:p>
    <w:p w14:paraId="5EADAE67" w14:textId="073EF548" w:rsidR="0040141D" w:rsidRPr="0087271E" w:rsidRDefault="0040141D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jadi</w:t>
      </w:r>
      <w:proofErr w:type="spellEnd"/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tulis</w:t>
      </w:r>
      <w:proofErr w:type="spellEnd"/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oleh </w:t>
      </w:r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begin" w:fldLock="1"/>
      </w:r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instrText>ADDIN CSL_CITATION {"citationItems":[{"id":"ITEM-1","itemData":{"URL":"https://www-kompas-tv.cdn.ampproject.org/v/s/www.kompas.tv/amp/article/118928/videos/pandemi-laba-astra-international-anjlok-49-persen?amp_gsa=1&amp;amp_js_v=a9&amp;usqp=mq331AQKKAFQArABIIACAw%3D%3D#amp_tf=Dari %251%24s&amp;aoh=16777217051612&amp;referrer=https%3A%2F%2Fwww.google.com&amp;ampshare=https%3A%2F%2Fwww.kompas.tv%2Farticle%2F118928%2Fpandemi-laba-astra-international-anjlok-49-persen","author":[{"dropping-particle":"","family":"Megasari","given":"Dyah","non-dropping-particle":"","parse-names":false,"suffix":""}],"container-title":"Kompas Tv","id":"ITEM-1","issued":{"date-parts":[["2020"]]},"title":"Pandemi, Laba Astra International Anjlok 49 Persen","type":"webpage"},"uris":["http://www.mendeley.com/documents/?uuid=cd4015a3-72d1-4787-b6c0-ade17be48c4b"]}],"mendeley":{"formattedCitation":"(Megasari, 2020)","plainTextFormattedCitation":"(Megasari, 2020)"},"properties":{"noteIndex":0},"schema":"https://github.com/citation-style-language/schema/raw/master/csl-citation.json"}</w:instrText>
      </w:r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separate"/>
      </w:r>
      <w:r w:rsidR="00704A1D" w:rsidRPr="0087271E">
        <w:rPr>
          <w:rFonts w:ascii="Times New Roman" w:eastAsia="Times New Roman" w:hAnsi="Times New Roman" w:cs="Times New Roman"/>
          <w:noProof/>
          <w:color w:val="000000"/>
          <w:sz w:val="24"/>
          <w:szCs w:val="24"/>
        </w:rPr>
        <w:t>(Megasari, 2020)</w:t>
      </w:r>
      <w:r w:rsidR="00704A1D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fldChar w:fldCharType="end"/>
      </w:r>
      <w:r w:rsidR="00EA6155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kutip</w:t>
      </w:r>
      <w:proofErr w:type="spellEnd"/>
      <w:r w:rsidR="00EA6155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media</w:t>
      </w:r>
      <w:r w:rsidR="00070951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ompas TV</w:t>
      </w:r>
      <w:r w:rsidR="00EA6155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,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stra International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Covid-19</w:t>
      </w:r>
      <w:r w:rsidR="00EA6155" w:rsidRPr="0087271E">
        <w:rPr>
          <w:rFonts w:ascii="Times New Roman" w:hAnsi="Times New Roman" w:cs="Times New Roman"/>
          <w:sz w:val="24"/>
          <w:szCs w:val="24"/>
        </w:rPr>
        <w:t>.</w:t>
      </w:r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="00EA6155" w:rsidRPr="0087271E">
        <w:rPr>
          <w:rFonts w:ascii="Times New Roman" w:hAnsi="Times New Roman" w:cs="Times New Roman"/>
          <w:sz w:val="24"/>
          <w:szCs w:val="24"/>
        </w:rPr>
        <w:t>M</w:t>
      </w:r>
      <w:r w:rsidRPr="0087271E">
        <w:rPr>
          <w:rFonts w:ascii="Times New Roman" w:hAnsi="Times New Roman" w:cs="Times New Roman"/>
          <w:sz w:val="24"/>
          <w:szCs w:val="24"/>
        </w:rPr>
        <w:t xml:space="preserve">ulai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September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njlo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49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8,2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upiah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str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esu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Januari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September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obil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njlo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51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ped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motor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ronto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38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harg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atubar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an volume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ontrakto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ambang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stra International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perkira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lanju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>.</w:t>
      </w:r>
    </w:p>
    <w:p w14:paraId="49A6616E" w14:textId="6C95C0A8" w:rsidR="0040141D" w:rsidRPr="0087271E" w:rsidRDefault="0040141D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7271E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="00524838" w:rsidRPr="0087271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524838" w:rsidRPr="0087271E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="00524838" w:rsidRPr="0087271E">
        <w:rPr>
          <w:rFonts w:ascii="Times New Roman" w:hAnsi="Times New Roman" w:cs="Times New Roman"/>
          <w:sz w:val="24"/>
          <w:szCs w:val="24"/>
        </w:rPr>
        <w:t xml:space="preserve"> oleh </w:t>
      </w:r>
      <w:r w:rsidR="00524838" w:rsidRPr="0087271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70951" w:rsidRPr="0087271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jawapos.com/ekonomi/26/02/2021/terdampak-covid-19-laba-astra-internasional-turun-hingga-53-persen/","author":[{"dropping-particle":"","family":"Asikin","given":"Mochammad Nur","non-dropping-particle":"","parse-names":false,"suffix":""}],"container-title":"jawaPos.com","id":"ITEM-1","issued":{"date-parts":[["2021"]]},"title":"TERDAMPAK COVID 19, LABA ASTRA INTERNASIONAL TURUN HINGGA 53 PERSEN","type":"webpage"},"uris":["http://www.mendeley.com/documents/?uuid=48cba8e2-1c6a-4ea3-b73f-5eed24694022"]}],"mendeley":{"formattedCitation":"(Asikin, 2021)","plainTextFormattedCitation":"(Asikin, 2021)","previouslyFormattedCitation":"(Asikin, 2021)"},"properties":{"noteIndex":0},"schema":"https://github.com/citation-style-language/schema/raw/master/csl-citation.json"}</w:instrText>
      </w:r>
      <w:r w:rsidR="00524838" w:rsidRPr="0087271E">
        <w:rPr>
          <w:rFonts w:ascii="Times New Roman" w:hAnsi="Times New Roman" w:cs="Times New Roman"/>
          <w:sz w:val="24"/>
          <w:szCs w:val="24"/>
        </w:rPr>
        <w:fldChar w:fldCharType="separate"/>
      </w:r>
      <w:r w:rsidR="00524838" w:rsidRPr="0087271E">
        <w:rPr>
          <w:rFonts w:ascii="Times New Roman" w:hAnsi="Times New Roman" w:cs="Times New Roman"/>
          <w:noProof/>
          <w:sz w:val="24"/>
          <w:szCs w:val="24"/>
        </w:rPr>
        <w:t>(Asikin, 2021)</w:t>
      </w:r>
      <w:r w:rsidR="00524838" w:rsidRPr="0087271E">
        <w:rPr>
          <w:rFonts w:ascii="Times New Roman" w:hAnsi="Times New Roman" w:cs="Times New Roman"/>
          <w:sz w:val="24"/>
          <w:szCs w:val="24"/>
        </w:rPr>
        <w:fldChar w:fldCharType="end"/>
      </w:r>
      <w:r w:rsidR="00524838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4838" w:rsidRPr="008727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24838"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="00EA6155" w:rsidRPr="0087271E">
        <w:rPr>
          <w:rFonts w:ascii="Times New Roman" w:hAnsi="Times New Roman" w:cs="Times New Roman"/>
          <w:sz w:val="24"/>
          <w:szCs w:val="24"/>
        </w:rPr>
        <w:t xml:space="preserve">media jawapos.com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6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021 PT Astra International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020. Lab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ur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53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banding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21,70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10,28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rektu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str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jony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unarto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jondro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imba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Covid-19 ya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ggeru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otomotif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onsolidasi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020 jug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ur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6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237,16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i 2019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175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Covid-19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str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oyo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stra ya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yumbang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ivisi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lastRenderedPageBreak/>
        <w:t>lab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85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292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ilia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45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ilia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020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ol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urun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arji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da PT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ras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Autoray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(SERA).</w:t>
      </w:r>
    </w:p>
    <w:p w14:paraId="2F3CD1B4" w14:textId="7744A489" w:rsidR="0040141D" w:rsidRPr="0087271E" w:rsidRDefault="00524838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hAnsi="Times New Roman" w:cs="Times New Roman"/>
          <w:sz w:val="24"/>
          <w:szCs w:val="24"/>
        </w:rPr>
      </w:pPr>
      <w:r w:rsidRPr="0087271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7271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-beritasatu-com.cdn.ampproject.org/v/s/www.beritasatu.com/ekonomi/763785/hampir-semua-divisi-turun-laba-astra-international-terkontraksi-22/amp?amp_gsa=1&amp;amp_js_v=a9&amp;usqp=mq331AQKKAFQArABIIACAw%3D%3D#amp_tf=Dari %251%24s&amp;aoh=16777217051612&amp;referrer=https%3A%2F%2Fwww.google.com&amp;ampshare=https%3A%2F%2Fwww.beritasatu.com%2Fekonomi%2F763785%2Fhampir-semua-divisi-turun-laba-astra-international-terkontraksi-22","author":[{"dropping-particle":"","family":"Faisal Maliki Baskoro / FMB","given":"","non-dropping-particle":"","parse-names":false,"suffix":""}],"container-title":"BeritaSatu.com","id":"ITEM-1","issued":{"date-parts":[["2021"]]},"title":"Hampir Semua Divisi Turun, Laba Astra International Terkontraksi 22%","type":"webpage"},"uris":["http://www.mendeley.com/documents/?uuid=97d6208b-b7f2-4fb3-b9eb-e6482f946793"]}],"mendeley":{"formattedCitation":"(Faisal Maliki Baskoro / FMB, 2021)","plainTextFormattedCitation":"(Faisal Maliki Baskoro / FMB, 2021)","previouslyFormattedCitation":"(Faisal Maliki Baskoro / FMB, 2021)"},"properties":{"noteIndex":0},"schema":"https://github.com/citation-style-language/schema/raw/master/csl-citation.json"}</w:instrText>
      </w:r>
      <w:r w:rsidRPr="0087271E">
        <w:rPr>
          <w:rFonts w:ascii="Times New Roman" w:hAnsi="Times New Roman" w:cs="Times New Roman"/>
          <w:sz w:val="24"/>
          <w:szCs w:val="24"/>
        </w:rPr>
        <w:fldChar w:fldCharType="separate"/>
      </w:r>
      <w:r w:rsidRPr="0087271E">
        <w:rPr>
          <w:rFonts w:ascii="Times New Roman" w:hAnsi="Times New Roman" w:cs="Times New Roman"/>
          <w:noProof/>
          <w:sz w:val="24"/>
          <w:szCs w:val="24"/>
        </w:rPr>
        <w:t>(Faisal Maliki Baskoro / FMB, 2021)</w:t>
      </w:r>
      <w:r w:rsidRPr="0087271E">
        <w:rPr>
          <w:rFonts w:ascii="Times New Roman" w:hAnsi="Times New Roman" w:cs="Times New Roman"/>
          <w:sz w:val="24"/>
          <w:szCs w:val="24"/>
        </w:rPr>
        <w:fldChar w:fldCharType="end"/>
      </w:r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da medi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h</w:t>
      </w:r>
      <w:r w:rsidR="0040141D" w:rsidRPr="0087271E">
        <w:rPr>
          <w:rFonts w:ascii="Times New Roman" w:hAnsi="Times New Roman" w:cs="Times New Roman"/>
          <w:sz w:val="24"/>
          <w:szCs w:val="24"/>
        </w:rPr>
        <w:t>ampir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</w:t>
      </w:r>
      <w:r w:rsidR="0040141D" w:rsidRPr="0087271E">
        <w:rPr>
          <w:rFonts w:ascii="Times New Roman" w:hAnsi="Times New Roman" w:cs="Times New Roman"/>
          <w:sz w:val="24"/>
          <w:szCs w:val="24"/>
        </w:rPr>
        <w:t>emu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divisi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ur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Astra International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erkontraksi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22%.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PT Astra International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(ASII) pada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riwul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2021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segme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konsolidasi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kuartal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2021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Rp51,7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4%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kuartal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. Laba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Rp3,7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22%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kuartal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41D"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40141D" w:rsidRPr="0087271E">
        <w:rPr>
          <w:rFonts w:ascii="Times New Roman" w:hAnsi="Times New Roman" w:cs="Times New Roman"/>
          <w:sz w:val="24"/>
          <w:szCs w:val="24"/>
        </w:rPr>
        <w:t xml:space="preserve"> 2020.</w:t>
      </w:r>
    </w:p>
    <w:p w14:paraId="1A5A4AE0" w14:textId="0FD0D80C" w:rsidR="0040141D" w:rsidRPr="0087271E" w:rsidRDefault="0040141D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="00070951" w:rsidRPr="0087271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704A1D" w:rsidRPr="0087271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amp-kompas-com.cdn.ampproject.org/v/s/amp.kompas.com/money/read/2023/02/28/105023726/astra-international-cetak-rekor-bukukan-laba-bersih-rp-2894-triliun-pada-2022?amp_gsa=1&amp;amp_js_v=a9&amp;usqp=mq331AQKKAFQArABIIACAw%3D%3D#amp_tf=Dari %251%24s&amp;aoh=16777217051612&amp;referrer=https%3A%2F%2Fwww.google.com","author":[{"dropping-particle":"","family":"Rully R Ramli","given":"","non-dropping-particle":"","parse-names":false,"suffix":""}],"container-title":"kompas.com","id":"ITEM-1","issued":{"date-parts":[["2023"]]},"title":"Astra International Cetak Rekor, Bukukan Laba Bersih Rp 28,94 Triliun pada 2022","type":"webpage"},"uris":["http://www.mendeley.com/documents/?uuid=1d16527f-fffb-4582-b3e6-66721939f6f8"]}],"mendeley":{"formattedCitation":"(Rully R Ramli, 2023)","plainTextFormattedCitation":"(Rully R Ramli, 2023)","previouslyFormattedCitation":"(Rully R Ramli, 2023)"},"properties":{"noteIndex":0},"schema":"https://github.com/citation-style-language/schema/raw/master/csl-citation.json"}</w:instrText>
      </w:r>
      <w:r w:rsidR="00070951" w:rsidRPr="0087271E">
        <w:rPr>
          <w:rFonts w:ascii="Times New Roman" w:hAnsi="Times New Roman" w:cs="Times New Roman"/>
          <w:sz w:val="24"/>
          <w:szCs w:val="24"/>
        </w:rPr>
        <w:fldChar w:fldCharType="separate"/>
      </w:r>
      <w:r w:rsidR="00070951" w:rsidRPr="0087271E">
        <w:rPr>
          <w:rFonts w:ascii="Times New Roman" w:hAnsi="Times New Roman" w:cs="Times New Roman"/>
          <w:noProof/>
          <w:sz w:val="24"/>
          <w:szCs w:val="24"/>
        </w:rPr>
        <w:t>(Rully R Ramli, 2023)</w:t>
      </w:r>
      <w:r w:rsidR="00070951" w:rsidRPr="0087271E">
        <w:rPr>
          <w:rFonts w:ascii="Times New Roman" w:hAnsi="Times New Roman" w:cs="Times New Roman"/>
          <w:sz w:val="24"/>
          <w:szCs w:val="24"/>
        </w:rPr>
        <w:fldChar w:fldCharType="end"/>
      </w:r>
      <w:r w:rsidR="00070951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70951" w:rsidRPr="0087271E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="00070951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Kompas.com</w:t>
      </w:r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022 PT Astra International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eni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ul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ande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="00644423" w:rsidRPr="0087271E">
        <w:rPr>
          <w:rFonts w:ascii="Times New Roman" w:hAnsi="Times New Roman" w:cs="Times New Roman"/>
          <w:sz w:val="24"/>
          <w:szCs w:val="24"/>
        </w:rPr>
        <w:t>C</w:t>
      </w:r>
      <w:r w:rsidR="00EA6155" w:rsidRPr="0087271E">
        <w:rPr>
          <w:rFonts w:ascii="Times New Roman" w:hAnsi="Times New Roman" w:cs="Times New Roman"/>
          <w:sz w:val="24"/>
          <w:szCs w:val="24"/>
        </w:rPr>
        <w:t>ovid</w:t>
      </w:r>
      <w:r w:rsidR="00644423" w:rsidRPr="0087271E">
        <w:rPr>
          <w:rFonts w:ascii="Times New Roman" w:hAnsi="Times New Roman" w:cs="Times New Roman"/>
          <w:sz w:val="24"/>
          <w:szCs w:val="24"/>
        </w:rPr>
        <w:t xml:space="preserve"> - 19</w:t>
      </w:r>
      <w:r w:rsidR="00EA6155" w:rsidRPr="0087271E">
        <w:rPr>
          <w:rFonts w:ascii="Times New Roman" w:hAnsi="Times New Roman" w:cs="Times New Roman"/>
          <w:sz w:val="24"/>
          <w:szCs w:val="24"/>
        </w:rPr>
        <w:t xml:space="preserve">. </w:t>
      </w:r>
      <w:r w:rsidRPr="0087271E">
        <w:rPr>
          <w:rFonts w:ascii="Times New Roman" w:hAnsi="Times New Roman" w:cs="Times New Roman"/>
          <w:sz w:val="24"/>
          <w:szCs w:val="24"/>
        </w:rPr>
        <w:t xml:space="preserve">Lab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T Astra International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Naik 43,3 %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otomotif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kutip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antor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Antar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di Bursa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Indonesia (BEI),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raup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nila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28,94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2022. Atau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tumbuh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43,33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Pr="0087271E">
        <w:rPr>
          <w:rFonts w:ascii="Times New Roman" w:hAnsi="Times New Roman" w:cs="Times New Roman"/>
          <w:i/>
          <w:iCs/>
          <w:sz w:val="24"/>
          <w:szCs w:val="24"/>
        </w:rPr>
        <w:t>year on year (</w:t>
      </w:r>
      <w:proofErr w:type="spellStart"/>
      <w:r w:rsidRPr="0087271E">
        <w:rPr>
          <w:rFonts w:ascii="Times New Roman" w:hAnsi="Times New Roman" w:cs="Times New Roman"/>
          <w:i/>
          <w:iCs/>
          <w:sz w:val="24"/>
          <w:szCs w:val="24"/>
        </w:rPr>
        <w:t>yoy</w:t>
      </w:r>
      <w:proofErr w:type="spellEnd"/>
      <w:r w:rsidRPr="0087271E">
        <w:rPr>
          <w:rFonts w:ascii="Times New Roman" w:hAnsi="Times New Roman" w:cs="Times New Roman"/>
          <w:i/>
          <w:iCs/>
          <w:sz w:val="24"/>
          <w:szCs w:val="24"/>
        </w:rPr>
        <w:t>),</w:t>
      </w:r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Rp 20,19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da 2021. </w:t>
      </w:r>
    </w:p>
    <w:p w14:paraId="6ADCC328" w14:textId="707CC825" w:rsidR="00EA6155" w:rsidRPr="0087271E" w:rsidRDefault="00070951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87271E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amp-suara-com.cdn.ampproject.org/v/s/amp.suara.com/otomotif/2023/02/28/130504/laba-bersih-pt-astra-international-tbk-naik-433-persen-sektor-otomotif-berikan-kontribusi-terbesar?amp_gsa=1&amp;amp_js_v=a9&amp;usqp=mq331AQKKAFQArABIIACAw%3D%3D#amp_tf=Dari %251%24s&amp;aoh=16777217051612&amp;referrer=https%3A%2F%2Fwww.google.com&amp;ampshare=https%3A%2F%2Fwww.suara.com%2Fotomotif%2F2023%2F02%2F28%2F130504%2Flaba-bersih-pt-astra-international-tbk-naik-433-persen-sektor-otomotif-berikan-kontribusi-terbesar","author":[{"dropping-particle":"","family":"Manggalani","given":"RR Ukirsari","non-dropping-particle":"","parse-names":false,"suffix":""}],"container-title":"Suara.com","id":"ITEM-1","issued":{"date-parts":[["2023"]]},"title":"Laba Bersih PT Astra International Tbk Naik 43,3 Persen, Sektor Otomotif Berikan Kontribusi Terbesar","type":"webpage"},"uris":["http://www.mendeley.com/documents/?uuid=f363f005-ae07-44f7-82a6-3c764f616c2b"]}],"mendeley":{"formattedCitation":"(Manggalani, 2023)","plainTextFormattedCitation":"(Manggalani, 2023)","previouslyFormattedCitation":"(Manggalani, 2023)"},"properties":{"noteIndex":0},"schema":"https://github.com/citation-style-language/schema/raw/master/csl-citation.json"}</w:instrText>
      </w:r>
      <w:r w:rsidRPr="0087271E">
        <w:rPr>
          <w:rFonts w:ascii="Times New Roman" w:hAnsi="Times New Roman" w:cs="Times New Roman"/>
          <w:sz w:val="24"/>
          <w:szCs w:val="24"/>
        </w:rPr>
        <w:fldChar w:fldCharType="separate"/>
      </w:r>
      <w:r w:rsidRPr="0087271E">
        <w:rPr>
          <w:rFonts w:ascii="Times New Roman" w:hAnsi="Times New Roman" w:cs="Times New Roman"/>
          <w:noProof/>
          <w:sz w:val="24"/>
          <w:szCs w:val="24"/>
        </w:rPr>
        <w:t>(Manggalani, 2023)</w:t>
      </w:r>
      <w:r w:rsidRPr="0087271E">
        <w:rPr>
          <w:rFonts w:ascii="Times New Roman" w:hAnsi="Times New Roman" w:cs="Times New Roman"/>
          <w:sz w:val="24"/>
          <w:szCs w:val="24"/>
        </w:rPr>
        <w:fldChar w:fldCharType="end"/>
      </w:r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beritanya</w:t>
      </w:r>
      <w:proofErr w:type="spellEnd"/>
      <w:r w:rsidRPr="0087271E">
        <w:rPr>
          <w:rFonts w:ascii="Times New Roman" w:hAnsi="Times New Roman" w:cs="Times New Roman"/>
          <w:sz w:val="24"/>
          <w:szCs w:val="24"/>
        </w:rPr>
        <w:t xml:space="preserve"> pada media suara.com </w:t>
      </w:r>
      <w:proofErr w:type="spellStart"/>
      <w:r w:rsidRPr="0087271E">
        <w:rPr>
          <w:rFonts w:ascii="Times New Roman" w:hAnsi="Times New Roman" w:cs="Times New Roman"/>
          <w:sz w:val="24"/>
          <w:szCs w:val="24"/>
        </w:rPr>
        <w:t>l</w:t>
      </w:r>
      <w:r w:rsidR="00EA6155" w:rsidRPr="0087271E">
        <w:rPr>
          <w:rFonts w:ascii="Times New Roman" w:hAnsi="Times New Roman" w:cs="Times New Roman"/>
          <w:sz w:val="24"/>
          <w:szCs w:val="24"/>
        </w:rPr>
        <w:t>ab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aham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ASII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ercatat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Rp 715 pada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2022,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umbuh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43,28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yoy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Rp </w:t>
      </w:r>
      <w:proofErr w:type="gramStart"/>
      <w:r w:rsidR="00EA6155" w:rsidRPr="0087271E">
        <w:rPr>
          <w:rFonts w:ascii="Times New Roman" w:hAnsi="Times New Roman" w:cs="Times New Roman"/>
          <w:sz w:val="24"/>
          <w:szCs w:val="24"/>
        </w:rPr>
        <w:t>499</w:t>
      </w:r>
      <w:r w:rsidR="009A06E9" w:rsidRPr="0087271E">
        <w:rPr>
          <w:rFonts w:ascii="Times New Roman" w:hAnsi="Times New Roman" w:cs="Times New Roman"/>
          <w:sz w:val="24"/>
          <w:szCs w:val="24"/>
        </w:rPr>
        <w:t xml:space="preserve"> </w:t>
      </w:r>
      <w:r w:rsidR="00EA6155" w:rsidRPr="0087271E">
        <w:rPr>
          <w:rFonts w:ascii="Times New Roman" w:hAnsi="Times New Roman" w:cs="Times New Roman"/>
          <w:sz w:val="24"/>
          <w:szCs w:val="24"/>
        </w:rPr>
        <w:t xml:space="preserve"> pada</w:t>
      </w:r>
      <w:proofErr w:type="gram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2021. Astra International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Rekor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Bukuk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Laba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Rp 28,94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pada 2022. PT Astra International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bk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(ASII)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ncatatk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pada 2022. Ini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erefleksik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lonjak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lastRenderedPageBreak/>
        <w:t>persero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level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ertinggi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ejarah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lansir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, Astra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mbukuka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lab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Rp 28,94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riliu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epanjang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Realisasi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melonjak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43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dibanding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A6155" w:rsidRPr="0087271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EA6155" w:rsidRPr="0087271E">
        <w:rPr>
          <w:rFonts w:ascii="Times New Roman" w:hAnsi="Times New Roman" w:cs="Times New Roman"/>
          <w:sz w:val="24"/>
          <w:szCs w:val="24"/>
        </w:rPr>
        <w:t>.</w:t>
      </w:r>
    </w:p>
    <w:p w14:paraId="407E502F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njut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ur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dahul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(Surya et al., 2017)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yat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Hasil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uj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yat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w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car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imult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id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rofitabili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OA.</w:t>
      </w:r>
    </w:p>
    <w:p w14:paraId="4E70FD9E" w14:textId="29B801F4" w:rsidR="00EA6155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jelas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enomen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ura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tari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laku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judu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gramStart"/>
      <w:r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“ PENGARUH</w:t>
      </w:r>
      <w:proofErr w:type="gramEnd"/>
      <w:r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PERPUTARAN PIUTANG, PERPUTARAN PERSEDIAAN DAN PERPUTARAN KAS TERHADAP RETURN ON ASSETS PT. ASTRA </w:t>
      </w:r>
      <w:r w:rsidRPr="0087271E">
        <w:rPr>
          <w:rFonts w:ascii="Times New Roman" w:eastAsia="Times New Roman" w:hAnsi="Times New Roman" w:cs="Times New Roman"/>
          <w:b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PERIODE 2010</w:t>
      </w:r>
      <w:r w:rsidR="00FB205A"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b/>
          <w:color w:val="000000"/>
          <w:sz w:val="24"/>
          <w:szCs w:val="24"/>
        </w:rPr>
        <w:t>- 2021”</w:t>
      </w:r>
    </w:p>
    <w:p w14:paraId="75A243FC" w14:textId="2C00E146" w:rsidR="00DD4313" w:rsidRPr="0087271E" w:rsidRDefault="00DD4313" w:rsidP="0087271E">
      <w:pPr>
        <w:pStyle w:val="Heading2"/>
        <w:numPr>
          <w:ilvl w:val="1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Identifikasi</w:t>
      </w:r>
      <w:proofErr w:type="spellEnd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Masalah</w:t>
      </w:r>
      <w:proofErr w:type="spellEnd"/>
    </w:p>
    <w:p w14:paraId="6D170DC9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t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lak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identifika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1C7DAC24" w14:textId="74B2D5FF" w:rsidR="00FB205A" w:rsidRPr="0087271E" w:rsidRDefault="00FB205A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5BA20368" w14:textId="0BC89991" w:rsidR="00FB205A" w:rsidRPr="0087271E" w:rsidRDefault="00FB205A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75DA880B" w14:textId="7E9E8A77" w:rsidR="00FB205A" w:rsidRPr="0087271E" w:rsidRDefault="00FB205A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2878CB56" w14:textId="2332F377" w:rsidR="00DD4313" w:rsidRPr="0087271E" w:rsidRDefault="00DD4313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</w:t>
      </w:r>
      <w:r w:rsidR="00FB205A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– 2021</w:t>
      </w:r>
      <w:r w:rsidR="007D2E67"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3D1D6AB3" w14:textId="77777777" w:rsidR="00DD4313" w:rsidRPr="0087271E" w:rsidRDefault="00DD4313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2C93214E" w14:textId="77777777" w:rsidR="00DD4313" w:rsidRPr="0087271E" w:rsidRDefault="00DD4313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237183BB" w14:textId="77777777" w:rsidR="00DD4313" w:rsidRPr="0087271E" w:rsidRDefault="00DD4313" w:rsidP="0087271E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bookmarkStart w:id="2" w:name="_Hlk128688841"/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bookmarkEnd w:id="2"/>
    <w:p w14:paraId="54D760F8" w14:textId="0ABFC35D" w:rsidR="00DD4313" w:rsidRPr="0087271E" w:rsidRDefault="00DD4313" w:rsidP="0087271E">
      <w:pPr>
        <w:pStyle w:val="Heading2"/>
        <w:numPr>
          <w:ilvl w:val="1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Maksud dan Tujuan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65AFE13C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375" w:firstLine="34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dasar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dentifika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sa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ta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k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uj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3932615A" w14:textId="3196BB5C" w:rsidR="00FB205A" w:rsidRPr="0087271E" w:rsidRDefault="00FB205A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5CCD860C" w14:textId="5A934E94" w:rsidR="00FB205A" w:rsidRPr="0087271E" w:rsidRDefault="00FB205A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– 2021.</w:t>
      </w:r>
    </w:p>
    <w:p w14:paraId="6F3E0428" w14:textId="7B316904" w:rsidR="00FB205A" w:rsidRPr="0087271E" w:rsidRDefault="00FB205A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l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27609E27" w14:textId="678187A7" w:rsidR="00DD4313" w:rsidRPr="0087271E" w:rsidRDefault="00DD4313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40A01276" w14:textId="77777777" w:rsidR="00DD4313" w:rsidRPr="0087271E" w:rsidRDefault="00DD4313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57F11FF8" w14:textId="77777777" w:rsidR="00DD4313" w:rsidRPr="0087271E" w:rsidRDefault="00DD4313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sa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58644489" w14:textId="77777777" w:rsidR="00DD4313" w:rsidRPr="0087271E" w:rsidRDefault="00DD4313" w:rsidP="0087271E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tah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erap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aru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pada PT. Astra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</w:t>
      </w:r>
    </w:p>
    <w:p w14:paraId="19A614A3" w14:textId="046A8794" w:rsidR="00DD4313" w:rsidRPr="0087271E" w:rsidRDefault="00DD4313" w:rsidP="0087271E">
      <w:pPr>
        <w:pStyle w:val="Heading2"/>
        <w:numPr>
          <w:ilvl w:val="1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Kegunaan</w:t>
      </w:r>
      <w:proofErr w:type="spellEnd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13727507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72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Adapu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gun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iku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:</w:t>
      </w:r>
    </w:p>
    <w:p w14:paraId="29004FC8" w14:textId="581C0B86" w:rsidR="00DD4313" w:rsidRPr="0087271E" w:rsidRDefault="00DD4313" w:rsidP="0087271E">
      <w:pPr>
        <w:pStyle w:val="Heading3"/>
        <w:numPr>
          <w:ilvl w:val="2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</w:rPr>
      </w:pP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</w:rPr>
        <w:t>Kegunaan</w:t>
      </w:r>
      <w:proofErr w:type="spellEnd"/>
      <w:r w:rsidRPr="0087271E">
        <w:rPr>
          <w:rFonts w:ascii="Times New Roman" w:eastAsia="Times New Roman" w:hAnsi="Times New Roman" w:cs="Times New Roman"/>
          <w:b/>
          <w:bCs/>
          <w:color w:val="auto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</w:rPr>
        <w:t>Praktis</w:t>
      </w:r>
      <w:proofErr w:type="spellEnd"/>
    </w:p>
    <w:p w14:paraId="0C017504" w14:textId="77777777" w:rsidR="00DD4313" w:rsidRPr="0087271E" w:rsidRDefault="00DD4313" w:rsidP="0087271E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r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harap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manfa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mu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h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jad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timba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ngamb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putus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anajeme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usah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aham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akto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-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faktor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mpengaruh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.</w:t>
      </w:r>
    </w:p>
    <w:p w14:paraId="2EF2C743" w14:textId="77777777" w:rsidR="00DD4313" w:rsidRPr="0087271E" w:rsidRDefault="00DD4313" w:rsidP="0087271E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Dari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hasi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harap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forma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rmanfa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ha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lai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32D320A5" w14:textId="77777777" w:rsidR="00DD4313" w:rsidRPr="0087271E" w:rsidRDefault="00DD4313" w:rsidP="0087271E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Hasil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harap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amb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lm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wawas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etah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keahl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ulis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ek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terap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nant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8982278" w14:textId="4BDC2853" w:rsidR="00DD4313" w:rsidRPr="0087271E" w:rsidRDefault="00DD4313" w:rsidP="0087271E">
      <w:pPr>
        <w:pStyle w:val="Heading3"/>
        <w:numPr>
          <w:ilvl w:val="2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</w:rPr>
      </w:pP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</w:rPr>
        <w:t>Kegunaan</w:t>
      </w:r>
      <w:proofErr w:type="spellEnd"/>
      <w:r w:rsidRPr="0087271E">
        <w:rPr>
          <w:rFonts w:ascii="Times New Roman" w:eastAsia="Times New Roman" w:hAnsi="Times New Roman" w:cs="Times New Roman"/>
          <w:b/>
          <w:bCs/>
          <w:color w:val="auto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</w:rPr>
        <w:t>Akademis</w:t>
      </w:r>
      <w:proofErr w:type="spellEnd"/>
    </w:p>
    <w:p w14:paraId="2F6F4F34" w14:textId="77777777" w:rsidR="00DD4313" w:rsidRPr="0087271E" w:rsidRDefault="00DD4313" w:rsidP="0087271E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jad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h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referens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lanjutny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n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rhadap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Return </w:t>
      </w:r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n</w:t>
      </w:r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Assets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jadik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ebag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mbandi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m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sama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5D961FAA" w14:textId="14B77AE9" w:rsidR="00DD4313" w:rsidRPr="0087271E" w:rsidRDefault="00DD4313" w:rsidP="0087271E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amb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getahu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wawas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ngena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iutang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sedia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putar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kas </w:t>
      </w:r>
      <w:proofErr w:type="spellStart"/>
      <w:r w:rsidRPr="0087271E"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rap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lm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eor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bangku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kuliah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.</w:t>
      </w:r>
    </w:p>
    <w:p w14:paraId="6349B6BD" w14:textId="3F8CF4C2" w:rsidR="00DD4313" w:rsidRPr="0087271E" w:rsidRDefault="0087271E" w:rsidP="0087271E">
      <w:pPr>
        <w:pStyle w:val="Heading2"/>
        <w:numPr>
          <w:ilvl w:val="1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DD4313"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 xml:space="preserve">Lokasi dan Waktu </w:t>
      </w:r>
      <w:proofErr w:type="spellStart"/>
      <w:r w:rsidR="00DD4313" w:rsidRPr="0087271E">
        <w:rPr>
          <w:rFonts w:ascii="Times New Roman" w:eastAsia="Times New Roman" w:hAnsi="Times New Roman" w:cs="Times New Roman"/>
          <w:b/>
          <w:bCs/>
          <w:color w:val="auto"/>
          <w:sz w:val="24"/>
          <w:szCs w:val="24"/>
        </w:rPr>
        <w:t>Penelitian</w:t>
      </w:r>
      <w:proofErr w:type="spellEnd"/>
    </w:p>
    <w:p w14:paraId="1DF465C7" w14:textId="43A27AEA" w:rsidR="00DD4313" w:rsidRPr="0087271E" w:rsidRDefault="00DD4313" w:rsidP="0087271E">
      <w:pPr>
        <w:pStyle w:val="Heading3"/>
        <w:numPr>
          <w:ilvl w:val="2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</w:rPr>
        <w:t xml:space="preserve">Lokasi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</w:rPr>
        <w:t>Penelitian</w:t>
      </w:r>
      <w:proofErr w:type="spellEnd"/>
    </w:p>
    <w:p w14:paraId="635DB270" w14:textId="294E42E0" w:rsidR="0064442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ind w:left="720" w:firstLine="720"/>
        <w:jc w:val="both"/>
        <w:rPr>
          <w:rFonts w:ascii="Times New Roman" w:eastAsia="Times New Roman" w:hAnsi="Times New Roman" w:cs="Times New Roman"/>
          <w:i/>
          <w:color w:val="0000FF"/>
          <w:sz w:val="24"/>
          <w:szCs w:val="24"/>
          <w:u w:val="single"/>
        </w:rPr>
      </w:pP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Obje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nelitian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adala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T.Astra</w:t>
      </w:r>
      <w:proofErr w:type="spellEnd"/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Pr="0087271E">
        <w:rPr>
          <w:rFonts w:ascii="Times New Roman" w:eastAsia="Times New Roman" w:hAnsi="Times New Roman" w:cs="Times New Roman"/>
          <w:sz w:val="24"/>
          <w:szCs w:val="24"/>
        </w:rPr>
        <w:t>International</w:t>
      </w:r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Tbk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. Adapun data-data yang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peroleh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melalui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website Astra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Internasional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periode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2010 – 2021. Yang </w:t>
      </w:r>
      <w:proofErr w:type="spellStart"/>
      <w:proofErr w:type="gram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 </w:t>
      </w:r>
      <w:proofErr w:type="spellStart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>diakses</w:t>
      </w:r>
      <w:proofErr w:type="spellEnd"/>
      <w:proofErr w:type="gramEnd"/>
      <w:r w:rsidRPr="0087271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pada </w:t>
      </w:r>
      <w:hyperlink r:id="rId7">
        <w:proofErr w:type="spellStart"/>
        <w:r w:rsidRPr="0087271E">
          <w:rPr>
            <w:rFonts w:ascii="Times New Roman" w:eastAsia="Times New Roman" w:hAnsi="Times New Roman" w:cs="Times New Roman"/>
            <w:i/>
            <w:color w:val="0000FF"/>
            <w:sz w:val="24"/>
            <w:szCs w:val="24"/>
            <w:u w:val="single"/>
          </w:rPr>
          <w:t>Laporan</w:t>
        </w:r>
        <w:proofErr w:type="spellEnd"/>
        <w:r w:rsidRPr="0087271E">
          <w:rPr>
            <w:rFonts w:ascii="Times New Roman" w:eastAsia="Times New Roman" w:hAnsi="Times New Roman" w:cs="Times New Roman"/>
            <w:i/>
            <w:color w:val="0000FF"/>
            <w:sz w:val="24"/>
            <w:szCs w:val="24"/>
            <w:u w:val="single"/>
          </w:rPr>
          <w:t xml:space="preserve"> </w:t>
        </w:r>
        <w:proofErr w:type="spellStart"/>
        <w:r w:rsidRPr="0087271E">
          <w:rPr>
            <w:rFonts w:ascii="Times New Roman" w:eastAsia="Times New Roman" w:hAnsi="Times New Roman" w:cs="Times New Roman"/>
            <w:i/>
            <w:color w:val="0000FF"/>
            <w:sz w:val="24"/>
            <w:szCs w:val="24"/>
            <w:u w:val="single"/>
          </w:rPr>
          <w:t>Keuangan</w:t>
        </w:r>
        <w:proofErr w:type="spellEnd"/>
        <w:r w:rsidRPr="0087271E">
          <w:rPr>
            <w:rFonts w:ascii="Times New Roman" w:eastAsia="Times New Roman" w:hAnsi="Times New Roman" w:cs="Times New Roman"/>
            <w:i/>
            <w:color w:val="0000FF"/>
            <w:sz w:val="24"/>
            <w:szCs w:val="24"/>
            <w:u w:val="single"/>
          </w:rPr>
          <w:t xml:space="preserve"> Astra International </w:t>
        </w:r>
        <w:proofErr w:type="spellStart"/>
        <w:r w:rsidRPr="0087271E">
          <w:rPr>
            <w:rFonts w:ascii="Times New Roman" w:eastAsia="Times New Roman" w:hAnsi="Times New Roman" w:cs="Times New Roman"/>
            <w:i/>
            <w:color w:val="0000FF"/>
            <w:sz w:val="24"/>
            <w:szCs w:val="24"/>
            <w:u w:val="single"/>
          </w:rPr>
          <w:t>Tbk</w:t>
        </w:r>
        <w:proofErr w:type="spellEnd"/>
        <w:r w:rsidRPr="0087271E">
          <w:rPr>
            <w:rFonts w:ascii="Times New Roman" w:eastAsia="Times New Roman" w:hAnsi="Times New Roman" w:cs="Times New Roman"/>
            <w:i/>
            <w:color w:val="0000FF"/>
            <w:sz w:val="24"/>
            <w:szCs w:val="24"/>
            <w:u w:val="single"/>
          </w:rPr>
          <w:t xml:space="preserve"> (ASII) - Kinerjaemiten.com (kontan.co.id)</w:t>
        </w:r>
      </w:hyperlink>
    </w:p>
    <w:p w14:paraId="17421B94" w14:textId="392C60C6" w:rsidR="00DD4313" w:rsidRPr="0087271E" w:rsidRDefault="00DD4313" w:rsidP="0087271E">
      <w:pPr>
        <w:pStyle w:val="Heading3"/>
        <w:numPr>
          <w:ilvl w:val="2"/>
          <w:numId w:val="6"/>
        </w:numPr>
        <w:spacing w:line="480" w:lineRule="auto"/>
        <w:rPr>
          <w:rFonts w:ascii="Times New Roman" w:eastAsia="Times New Roman" w:hAnsi="Times New Roman" w:cs="Times New Roman"/>
          <w:b/>
          <w:bCs/>
          <w:color w:val="auto"/>
        </w:rPr>
      </w:pPr>
      <w:r w:rsidRPr="0087271E">
        <w:rPr>
          <w:rFonts w:ascii="Times New Roman" w:eastAsia="Times New Roman" w:hAnsi="Times New Roman" w:cs="Times New Roman"/>
          <w:b/>
          <w:bCs/>
          <w:color w:val="auto"/>
        </w:rPr>
        <w:t xml:space="preserve">Waktu </w:t>
      </w:r>
      <w:proofErr w:type="spellStart"/>
      <w:r w:rsidRPr="0087271E">
        <w:rPr>
          <w:rFonts w:ascii="Times New Roman" w:eastAsia="Times New Roman" w:hAnsi="Times New Roman" w:cs="Times New Roman"/>
          <w:b/>
          <w:bCs/>
          <w:color w:val="auto"/>
        </w:rPr>
        <w:t>Penelitian</w:t>
      </w:r>
      <w:proofErr w:type="spellEnd"/>
    </w:p>
    <w:p w14:paraId="5B70DB83" w14:textId="15826A97" w:rsidR="00DD4313" w:rsidRPr="0087271E" w:rsidRDefault="0087271E" w:rsidP="0087271E">
      <w:pPr>
        <w:pStyle w:val="Caption"/>
        <w:jc w:val="center"/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</w:pP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1. 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1. \* ARABIC </w:instrTex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87271E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7271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 xml:space="preserve">Waktu </w:t>
      </w:r>
      <w:proofErr w:type="spellStart"/>
      <w:r w:rsidR="00DD4313" w:rsidRPr="0087271E">
        <w:rPr>
          <w:rFonts w:ascii="Times New Roman" w:eastAsia="Times New Roman" w:hAnsi="Times New Roman" w:cs="Times New Roman"/>
          <w:i w:val="0"/>
          <w:iCs w:val="0"/>
          <w:color w:val="auto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1979"/>
        <w:gridCol w:w="1323"/>
        <w:gridCol w:w="1270"/>
        <w:gridCol w:w="1367"/>
        <w:gridCol w:w="1648"/>
      </w:tblGrid>
      <w:tr w:rsidR="00DD5800" w:rsidRPr="0087271E" w14:paraId="4D706048" w14:textId="77777777" w:rsidTr="000A2ACB">
        <w:tc>
          <w:tcPr>
            <w:tcW w:w="510" w:type="dxa"/>
            <w:vMerge w:val="restart"/>
            <w:vAlign w:val="center"/>
          </w:tcPr>
          <w:p w14:paraId="60C6F5C0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o</w:t>
            </w:r>
          </w:p>
        </w:tc>
        <w:tc>
          <w:tcPr>
            <w:tcW w:w="1979" w:type="dxa"/>
            <w:vMerge w:val="restart"/>
            <w:vAlign w:val="center"/>
          </w:tcPr>
          <w:p w14:paraId="4BCEA42F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eskripsi Kegiatan</w:t>
            </w:r>
          </w:p>
        </w:tc>
        <w:tc>
          <w:tcPr>
            <w:tcW w:w="5608" w:type="dxa"/>
            <w:gridSpan w:val="4"/>
            <w:vAlign w:val="center"/>
          </w:tcPr>
          <w:p w14:paraId="587CF92F" w14:textId="7DA28974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2023</w:t>
            </w:r>
          </w:p>
        </w:tc>
      </w:tr>
      <w:tr w:rsidR="00DD5800" w:rsidRPr="0087271E" w14:paraId="485CDCCE" w14:textId="77777777" w:rsidTr="009A78D7">
        <w:tc>
          <w:tcPr>
            <w:tcW w:w="510" w:type="dxa"/>
            <w:vMerge/>
            <w:vAlign w:val="center"/>
          </w:tcPr>
          <w:p w14:paraId="6B2A8CAF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979" w:type="dxa"/>
            <w:vMerge/>
            <w:vAlign w:val="center"/>
          </w:tcPr>
          <w:p w14:paraId="5A64104E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323" w:type="dxa"/>
            <w:vAlign w:val="center"/>
          </w:tcPr>
          <w:p w14:paraId="4BD26E8E" w14:textId="28546704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Februari</w:t>
            </w:r>
            <w:proofErr w:type="spellEnd"/>
          </w:p>
        </w:tc>
        <w:tc>
          <w:tcPr>
            <w:tcW w:w="1270" w:type="dxa"/>
            <w:vAlign w:val="center"/>
          </w:tcPr>
          <w:p w14:paraId="62E81ED7" w14:textId="0FBEBF69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aret</w:t>
            </w:r>
          </w:p>
        </w:tc>
        <w:tc>
          <w:tcPr>
            <w:tcW w:w="1367" w:type="dxa"/>
            <w:vAlign w:val="center"/>
          </w:tcPr>
          <w:p w14:paraId="7DF41576" w14:textId="22C41964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April</w:t>
            </w:r>
          </w:p>
        </w:tc>
        <w:tc>
          <w:tcPr>
            <w:tcW w:w="1648" w:type="dxa"/>
            <w:vAlign w:val="center"/>
          </w:tcPr>
          <w:p w14:paraId="17E85DA2" w14:textId="2D7EB06D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87271E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Mei</w:t>
            </w:r>
          </w:p>
        </w:tc>
      </w:tr>
      <w:tr w:rsidR="00DD5800" w:rsidRPr="0087271E" w14:paraId="38A4C927" w14:textId="77777777" w:rsidTr="00DD5800">
        <w:tc>
          <w:tcPr>
            <w:tcW w:w="510" w:type="dxa"/>
            <w:vAlign w:val="center"/>
          </w:tcPr>
          <w:p w14:paraId="2D8F9338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979" w:type="dxa"/>
            <w:vAlign w:val="center"/>
          </w:tcPr>
          <w:p w14:paraId="780F90A6" w14:textId="77777777" w:rsidR="00DD5800" w:rsidRPr="0087271E" w:rsidRDefault="00DD5800" w:rsidP="0087271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</w:rPr>
              <w:t xml:space="preserve">Penyusunan dan Pengajuan </w:t>
            </w:r>
          </w:p>
        </w:tc>
        <w:tc>
          <w:tcPr>
            <w:tcW w:w="1323" w:type="dxa"/>
            <w:shd w:val="clear" w:color="auto" w:fill="auto"/>
            <w:vAlign w:val="center"/>
          </w:tcPr>
          <w:p w14:paraId="082D312F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vAlign w:val="center"/>
          </w:tcPr>
          <w:p w14:paraId="48C49BBC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7" w:type="dxa"/>
            <w:vAlign w:val="center"/>
          </w:tcPr>
          <w:p w14:paraId="399755F6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8" w:type="dxa"/>
            <w:vAlign w:val="center"/>
          </w:tcPr>
          <w:p w14:paraId="7DC98FF6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D5800" w:rsidRPr="0087271E" w14:paraId="7FC277FE" w14:textId="77777777" w:rsidTr="00DD5800">
        <w:tc>
          <w:tcPr>
            <w:tcW w:w="510" w:type="dxa"/>
            <w:vAlign w:val="center"/>
          </w:tcPr>
          <w:p w14:paraId="24C5AF84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979" w:type="dxa"/>
            <w:vAlign w:val="center"/>
          </w:tcPr>
          <w:p w14:paraId="4EEB2655" w14:textId="77777777" w:rsidR="00DD5800" w:rsidRPr="0087271E" w:rsidRDefault="00DD5800" w:rsidP="0087271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</w:rPr>
              <w:t xml:space="preserve">Pengumpulan Data </w:t>
            </w:r>
          </w:p>
        </w:tc>
        <w:tc>
          <w:tcPr>
            <w:tcW w:w="1323" w:type="dxa"/>
            <w:shd w:val="clear" w:color="auto" w:fill="auto"/>
            <w:vAlign w:val="center"/>
          </w:tcPr>
          <w:p w14:paraId="2E2A5A61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shd w:val="clear" w:color="auto" w:fill="auto"/>
            <w:vAlign w:val="center"/>
          </w:tcPr>
          <w:p w14:paraId="29DA0A5D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7" w:type="dxa"/>
            <w:shd w:val="clear" w:color="auto" w:fill="auto"/>
            <w:vAlign w:val="center"/>
          </w:tcPr>
          <w:p w14:paraId="2CCC646F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8" w:type="dxa"/>
            <w:shd w:val="clear" w:color="auto" w:fill="auto"/>
            <w:vAlign w:val="center"/>
          </w:tcPr>
          <w:p w14:paraId="3835B737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D5800" w:rsidRPr="0087271E" w14:paraId="73493429" w14:textId="77777777" w:rsidTr="00DD5800">
        <w:tc>
          <w:tcPr>
            <w:tcW w:w="510" w:type="dxa"/>
            <w:vAlign w:val="center"/>
          </w:tcPr>
          <w:p w14:paraId="62824242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1979" w:type="dxa"/>
            <w:vAlign w:val="center"/>
          </w:tcPr>
          <w:p w14:paraId="3A34C8E6" w14:textId="77777777" w:rsidR="00DD5800" w:rsidRPr="0087271E" w:rsidRDefault="00DD5800" w:rsidP="0087271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</w:rPr>
              <w:t>Penyusunan Penelitian</w:t>
            </w:r>
          </w:p>
        </w:tc>
        <w:tc>
          <w:tcPr>
            <w:tcW w:w="1323" w:type="dxa"/>
            <w:vAlign w:val="center"/>
          </w:tcPr>
          <w:p w14:paraId="160C011D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shd w:val="clear" w:color="auto" w:fill="auto"/>
            <w:vAlign w:val="center"/>
          </w:tcPr>
          <w:p w14:paraId="65937C0A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7" w:type="dxa"/>
            <w:shd w:val="clear" w:color="auto" w:fill="auto"/>
            <w:vAlign w:val="center"/>
          </w:tcPr>
          <w:p w14:paraId="660A88E9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8" w:type="dxa"/>
            <w:shd w:val="clear" w:color="auto" w:fill="auto"/>
            <w:vAlign w:val="center"/>
          </w:tcPr>
          <w:p w14:paraId="3D334775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D5800" w:rsidRPr="0087271E" w14:paraId="0D2E326D" w14:textId="77777777" w:rsidTr="00DD5800">
        <w:tc>
          <w:tcPr>
            <w:tcW w:w="510" w:type="dxa"/>
            <w:vAlign w:val="center"/>
          </w:tcPr>
          <w:p w14:paraId="5A62EEDF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4</w:t>
            </w:r>
          </w:p>
        </w:tc>
        <w:tc>
          <w:tcPr>
            <w:tcW w:w="1979" w:type="dxa"/>
            <w:vAlign w:val="center"/>
          </w:tcPr>
          <w:p w14:paraId="2072C318" w14:textId="77777777" w:rsidR="00DD5800" w:rsidRPr="0087271E" w:rsidRDefault="00DD5800" w:rsidP="0087271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7271E">
              <w:rPr>
                <w:rFonts w:ascii="Times New Roman" w:hAnsi="Times New Roman" w:cs="Times New Roman"/>
                <w:sz w:val="24"/>
                <w:szCs w:val="24"/>
              </w:rPr>
              <w:t>Sidang Penelitian</w:t>
            </w:r>
          </w:p>
        </w:tc>
        <w:tc>
          <w:tcPr>
            <w:tcW w:w="1323" w:type="dxa"/>
            <w:vAlign w:val="center"/>
          </w:tcPr>
          <w:p w14:paraId="6DB340A4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0" w:type="dxa"/>
            <w:shd w:val="clear" w:color="auto" w:fill="auto"/>
            <w:vAlign w:val="center"/>
          </w:tcPr>
          <w:p w14:paraId="10C3B404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367" w:type="dxa"/>
            <w:shd w:val="clear" w:color="auto" w:fill="auto"/>
            <w:vAlign w:val="center"/>
          </w:tcPr>
          <w:p w14:paraId="3EDDA83D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648" w:type="dxa"/>
            <w:shd w:val="clear" w:color="auto" w:fill="auto"/>
            <w:vAlign w:val="center"/>
          </w:tcPr>
          <w:p w14:paraId="588BFB22" w14:textId="77777777" w:rsidR="00DD5800" w:rsidRPr="0087271E" w:rsidRDefault="00DD5800" w:rsidP="0087271E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494C9980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after="0" w:line="360" w:lineRule="auto"/>
        <w:ind w:left="37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p w14:paraId="1AA9B0D3" w14:textId="77777777" w:rsidR="00DD4313" w:rsidRPr="0087271E" w:rsidRDefault="00DD4313" w:rsidP="0087271E">
      <w:pPr>
        <w:pBdr>
          <w:top w:val="nil"/>
          <w:left w:val="nil"/>
          <w:bottom w:val="nil"/>
          <w:right w:val="nil"/>
          <w:between w:val="nil"/>
        </w:pBdr>
        <w:spacing w:line="480" w:lineRule="auto"/>
        <w:ind w:left="375"/>
        <w:jc w:val="both"/>
        <w:rPr>
          <w:rFonts w:ascii="Times New Roman" w:eastAsia="Times New Roman" w:hAnsi="Times New Roman" w:cs="Times New Roman"/>
          <w:color w:val="000000"/>
          <w:sz w:val="24"/>
          <w:szCs w:val="24"/>
        </w:rPr>
      </w:pPr>
    </w:p>
    <w:bookmarkEnd w:id="0"/>
    <w:p w14:paraId="296333AD" w14:textId="77777777" w:rsidR="00DD7AA5" w:rsidRPr="0087271E" w:rsidRDefault="00DD7AA5" w:rsidP="0087271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DD7AA5" w:rsidRPr="0087271E" w:rsidSect="00414014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427A4A"/>
    <w:multiLevelType w:val="multilevel"/>
    <w:tmpl w:val="5EDC7E46"/>
    <w:lvl w:ilvl="0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461C7A"/>
    <w:multiLevelType w:val="multilevel"/>
    <w:tmpl w:val="4C88782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15A3837"/>
    <w:multiLevelType w:val="multilevel"/>
    <w:tmpl w:val="ABE855EC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CCE4AAC"/>
    <w:multiLevelType w:val="multilevel"/>
    <w:tmpl w:val="EB8E6AD0"/>
    <w:lvl w:ilvl="0">
      <w:start w:val="1"/>
      <w:numFmt w:val="decimal"/>
      <w:lvlText w:val="%1"/>
      <w:lvlJc w:val="left"/>
      <w:pPr>
        <w:ind w:left="375" w:hanging="375"/>
      </w:pPr>
    </w:lvl>
    <w:lvl w:ilvl="1">
      <w:start w:val="1"/>
      <w:numFmt w:val="decimal"/>
      <w:lvlText w:val="%1.%2"/>
      <w:lvlJc w:val="left"/>
      <w:pPr>
        <w:ind w:left="375" w:hanging="375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720" w:hanging="720"/>
      </w:pPr>
    </w:lvl>
    <w:lvl w:ilvl="4">
      <w:start w:val="1"/>
      <w:numFmt w:val="decimal"/>
      <w:lvlText w:val="%1.%2.%3.%4.%5"/>
      <w:lvlJc w:val="left"/>
      <w:pPr>
        <w:ind w:left="1080" w:hanging="1080"/>
      </w:pPr>
    </w:lvl>
    <w:lvl w:ilvl="5">
      <w:start w:val="1"/>
      <w:numFmt w:val="decimal"/>
      <w:lvlText w:val="%1.%2.%3.%4.%5.%6"/>
      <w:lvlJc w:val="left"/>
      <w:pPr>
        <w:ind w:left="1080" w:hanging="1080"/>
      </w:pPr>
    </w:lvl>
    <w:lvl w:ilvl="6">
      <w:start w:val="1"/>
      <w:numFmt w:val="decimal"/>
      <w:lvlText w:val="%1.%2.%3.%4.%5.%6.%7"/>
      <w:lvlJc w:val="left"/>
      <w:pPr>
        <w:ind w:left="1440" w:hanging="1440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800" w:hanging="1800"/>
      </w:pPr>
    </w:lvl>
  </w:abstractNum>
  <w:abstractNum w:abstractNumId="4" w15:restartNumberingAfterBreak="0">
    <w:nsid w:val="6EFA421B"/>
    <w:multiLevelType w:val="multilevel"/>
    <w:tmpl w:val="933875C2"/>
    <w:lvl w:ilvl="0">
      <w:start w:val="1"/>
      <w:numFmt w:val="decimal"/>
      <w:lvlText w:val="%1."/>
      <w:lvlJc w:val="left"/>
      <w:pPr>
        <w:ind w:left="735" w:hanging="360"/>
      </w:pPr>
    </w:lvl>
    <w:lvl w:ilvl="1">
      <w:start w:val="1"/>
      <w:numFmt w:val="lowerLetter"/>
      <w:lvlText w:val="%2."/>
      <w:lvlJc w:val="left"/>
      <w:pPr>
        <w:ind w:left="1455" w:hanging="360"/>
      </w:pPr>
    </w:lvl>
    <w:lvl w:ilvl="2">
      <w:start w:val="1"/>
      <w:numFmt w:val="lowerRoman"/>
      <w:lvlText w:val="%3."/>
      <w:lvlJc w:val="right"/>
      <w:pPr>
        <w:ind w:left="2175" w:hanging="180"/>
      </w:pPr>
    </w:lvl>
    <w:lvl w:ilvl="3">
      <w:start w:val="1"/>
      <w:numFmt w:val="decimal"/>
      <w:lvlText w:val="%4."/>
      <w:lvlJc w:val="left"/>
      <w:pPr>
        <w:ind w:left="2895" w:hanging="360"/>
      </w:pPr>
    </w:lvl>
    <w:lvl w:ilvl="4">
      <w:start w:val="1"/>
      <w:numFmt w:val="lowerLetter"/>
      <w:lvlText w:val="%5."/>
      <w:lvlJc w:val="left"/>
      <w:pPr>
        <w:ind w:left="3615" w:hanging="360"/>
      </w:pPr>
    </w:lvl>
    <w:lvl w:ilvl="5">
      <w:start w:val="1"/>
      <w:numFmt w:val="lowerRoman"/>
      <w:lvlText w:val="%6."/>
      <w:lvlJc w:val="right"/>
      <w:pPr>
        <w:ind w:left="4335" w:hanging="180"/>
      </w:pPr>
    </w:lvl>
    <w:lvl w:ilvl="6">
      <w:start w:val="1"/>
      <w:numFmt w:val="decimal"/>
      <w:lvlText w:val="%7."/>
      <w:lvlJc w:val="left"/>
      <w:pPr>
        <w:ind w:left="5055" w:hanging="360"/>
      </w:pPr>
    </w:lvl>
    <w:lvl w:ilvl="7">
      <w:start w:val="1"/>
      <w:numFmt w:val="lowerLetter"/>
      <w:lvlText w:val="%8."/>
      <w:lvlJc w:val="left"/>
      <w:pPr>
        <w:ind w:left="5775" w:hanging="360"/>
      </w:pPr>
    </w:lvl>
    <w:lvl w:ilvl="8">
      <w:start w:val="1"/>
      <w:numFmt w:val="lowerRoman"/>
      <w:lvlText w:val="%9."/>
      <w:lvlJc w:val="right"/>
      <w:pPr>
        <w:ind w:left="6495" w:hanging="180"/>
      </w:pPr>
    </w:lvl>
  </w:abstractNum>
  <w:abstractNum w:abstractNumId="5" w15:restartNumberingAfterBreak="0">
    <w:nsid w:val="792145E3"/>
    <w:multiLevelType w:val="multilevel"/>
    <w:tmpl w:val="D7044C1C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lowerLetter"/>
      <w:lvlText w:val="%2."/>
      <w:lvlJc w:val="left"/>
      <w:pPr>
        <w:ind w:left="1800" w:hanging="360"/>
      </w:pPr>
    </w:lvl>
    <w:lvl w:ilvl="2">
      <w:start w:val="1"/>
      <w:numFmt w:val="lowerRoman"/>
      <w:lvlText w:val="%3."/>
      <w:lvlJc w:val="right"/>
      <w:pPr>
        <w:ind w:left="2520" w:hanging="180"/>
      </w:pPr>
    </w:lvl>
    <w:lvl w:ilvl="3">
      <w:start w:val="1"/>
      <w:numFmt w:val="decimal"/>
      <w:lvlText w:val="%4."/>
      <w:lvlJc w:val="left"/>
      <w:pPr>
        <w:ind w:left="3240" w:hanging="360"/>
      </w:pPr>
    </w:lvl>
    <w:lvl w:ilvl="4">
      <w:start w:val="1"/>
      <w:numFmt w:val="lowerLetter"/>
      <w:lvlText w:val="%5."/>
      <w:lvlJc w:val="left"/>
      <w:pPr>
        <w:ind w:left="3960" w:hanging="360"/>
      </w:pPr>
    </w:lvl>
    <w:lvl w:ilvl="5">
      <w:start w:val="1"/>
      <w:numFmt w:val="lowerRoman"/>
      <w:lvlText w:val="%6."/>
      <w:lvlJc w:val="right"/>
      <w:pPr>
        <w:ind w:left="4680" w:hanging="180"/>
      </w:pPr>
    </w:lvl>
    <w:lvl w:ilvl="6">
      <w:start w:val="1"/>
      <w:numFmt w:val="decimal"/>
      <w:lvlText w:val="%7."/>
      <w:lvlJc w:val="left"/>
      <w:pPr>
        <w:ind w:left="5400" w:hanging="360"/>
      </w:pPr>
    </w:lvl>
    <w:lvl w:ilvl="7">
      <w:start w:val="1"/>
      <w:numFmt w:val="lowerLetter"/>
      <w:lvlText w:val="%8."/>
      <w:lvlJc w:val="left"/>
      <w:pPr>
        <w:ind w:left="6120" w:hanging="360"/>
      </w:pPr>
    </w:lvl>
    <w:lvl w:ilvl="8">
      <w:start w:val="1"/>
      <w:numFmt w:val="lowerRoman"/>
      <w:lvlText w:val="%9."/>
      <w:lvlJc w:val="right"/>
      <w:pPr>
        <w:ind w:left="6840" w:hanging="180"/>
      </w:pPr>
    </w:lvl>
  </w:abstractNum>
  <w:num w:numId="1" w16cid:durableId="2062554262">
    <w:abstractNumId w:val="0"/>
  </w:num>
  <w:num w:numId="2" w16cid:durableId="2057198808">
    <w:abstractNumId w:val="2"/>
  </w:num>
  <w:num w:numId="3" w16cid:durableId="439495884">
    <w:abstractNumId w:val="5"/>
  </w:num>
  <w:num w:numId="4" w16cid:durableId="1047728758">
    <w:abstractNumId w:val="3"/>
  </w:num>
  <w:num w:numId="5" w16cid:durableId="1906836588">
    <w:abstractNumId w:val="4"/>
  </w:num>
  <w:num w:numId="6" w16cid:durableId="11425629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4313"/>
    <w:rsid w:val="00070951"/>
    <w:rsid w:val="0016052E"/>
    <w:rsid w:val="0040141D"/>
    <w:rsid w:val="00524838"/>
    <w:rsid w:val="00644423"/>
    <w:rsid w:val="00704A1D"/>
    <w:rsid w:val="00715AB9"/>
    <w:rsid w:val="007D2E67"/>
    <w:rsid w:val="0087271E"/>
    <w:rsid w:val="009A06E9"/>
    <w:rsid w:val="00A258D0"/>
    <w:rsid w:val="00AD348A"/>
    <w:rsid w:val="00AE5EF9"/>
    <w:rsid w:val="00B22C8A"/>
    <w:rsid w:val="00B80F37"/>
    <w:rsid w:val="00BF73EA"/>
    <w:rsid w:val="00C77E77"/>
    <w:rsid w:val="00C97CC7"/>
    <w:rsid w:val="00CD633D"/>
    <w:rsid w:val="00D35F06"/>
    <w:rsid w:val="00DD4313"/>
    <w:rsid w:val="00DD5800"/>
    <w:rsid w:val="00DD7AA5"/>
    <w:rsid w:val="00E43F90"/>
    <w:rsid w:val="00EA6155"/>
    <w:rsid w:val="00ED0565"/>
    <w:rsid w:val="00F619DE"/>
    <w:rsid w:val="00FB20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4E0015"/>
  <w15:chartTrackingRefBased/>
  <w15:docId w15:val="{6B042312-1E84-43CB-9429-C65D634C37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D4313"/>
  </w:style>
  <w:style w:type="paragraph" w:styleId="Heading1">
    <w:name w:val="heading 1"/>
    <w:basedOn w:val="Normal"/>
    <w:next w:val="Normal"/>
    <w:link w:val="Heading1Char"/>
    <w:uiPriority w:val="9"/>
    <w:qFormat/>
    <w:rsid w:val="008727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7271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7271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DD431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1"/>
    <w:locked/>
    <w:rsid w:val="00DD4313"/>
  </w:style>
  <w:style w:type="table" w:styleId="TableGrid">
    <w:name w:val="Table Grid"/>
    <w:basedOn w:val="TableNormal"/>
    <w:uiPriority w:val="39"/>
    <w:qFormat/>
    <w:rsid w:val="00DD5800"/>
    <w:pPr>
      <w:spacing w:after="0" w:line="240" w:lineRule="auto"/>
    </w:pPr>
    <w:rPr>
      <w:kern w:val="0"/>
      <w:lang w:val="id-ID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87271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7271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7271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87271E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8870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emiten.kontan.co.id/perusahaan/48/Astra-International-Tbk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B0ECF92-5FC2-41A5-BF14-4C27E142E5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3</TotalTime>
  <Pages>14</Pages>
  <Words>3530</Words>
  <Characters>20123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6</cp:revision>
  <cp:lastPrinted>2023-02-22T13:50:00Z</cp:lastPrinted>
  <dcterms:created xsi:type="dcterms:W3CDTF">2023-02-22T13:25:00Z</dcterms:created>
  <dcterms:modified xsi:type="dcterms:W3CDTF">2023-05-17T0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6993a2-88e1-30c5-8fe1-13529dd316ae</vt:lpwstr>
  </property>
  <property fmtid="{D5CDD505-2E9C-101B-9397-08002B2CF9AE}" pid="24" name="Mendeley Citation Style_1">
    <vt:lpwstr>http://www.zotero.org/styles/apa</vt:lpwstr>
  </property>
</Properties>
</file>